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1C2419" w:rsidP="008E758D">
            <w:pPr>
              <w:jc w:val="right"/>
            </w:pPr>
            <w:r>
              <w:t>únor</w:t>
            </w:r>
            <w:r w:rsidR="006C230F">
              <w:t xml:space="preserve">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 xml:space="preserve">V Hradci Králové </w:t>
            </w:r>
            <w:proofErr w:type="gramStart"/>
            <w:r w:rsidRPr="00F05B69">
              <w:t>dne</w:t>
            </w:r>
            <w:r>
              <w:t xml:space="preserve"> </w:t>
            </w:r>
            <w:r>
              <w:fldChar w:fldCharType="begin"/>
            </w:r>
            <w:r>
              <w:instrText xml:space="preserve"> TIME \@ "d.M.yyyy" </w:instrText>
            </w:r>
            <w:r>
              <w:fldChar w:fldCharType="separate"/>
            </w:r>
            <w:r w:rsidR="00302B0D">
              <w:rPr>
                <w:noProof/>
              </w:rPr>
              <w:t>1.3.2015</w:t>
            </w:r>
            <w:proofErr w:type="gramEnd"/>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C51524"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2489332" w:history="1">
        <w:r w:rsidR="00C51524" w:rsidRPr="00912208">
          <w:rPr>
            <w:rStyle w:val="Hypertextovodkaz"/>
            <w:noProof/>
          </w:rPr>
          <w:t>1</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Úvod</w:t>
        </w:r>
        <w:r w:rsidR="00C51524">
          <w:rPr>
            <w:noProof/>
            <w:webHidden/>
          </w:rPr>
          <w:tab/>
        </w:r>
        <w:r w:rsidR="00C51524">
          <w:rPr>
            <w:noProof/>
            <w:webHidden/>
          </w:rPr>
          <w:fldChar w:fldCharType="begin"/>
        </w:r>
        <w:r w:rsidR="00C51524">
          <w:rPr>
            <w:noProof/>
            <w:webHidden/>
          </w:rPr>
          <w:instrText xml:space="preserve"> PAGEREF _Toc412489332 \h </w:instrText>
        </w:r>
        <w:r w:rsidR="00C51524">
          <w:rPr>
            <w:noProof/>
            <w:webHidden/>
          </w:rPr>
        </w:r>
        <w:r w:rsidR="00C51524">
          <w:rPr>
            <w:noProof/>
            <w:webHidden/>
          </w:rPr>
          <w:fldChar w:fldCharType="separate"/>
        </w:r>
        <w:r w:rsidR="009357BD">
          <w:rPr>
            <w:noProof/>
            <w:webHidden/>
          </w:rPr>
          <w:t>1</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33" w:history="1">
        <w:r w:rsidR="00C51524" w:rsidRPr="00912208">
          <w:rPr>
            <w:rStyle w:val="Hypertextovodkaz"/>
            <w:rFonts w:eastAsia="ComeniaSerif"/>
            <w:noProof/>
          </w:rPr>
          <w:t>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Systémy pro správu obsahu – CMS</w:t>
        </w:r>
        <w:r w:rsidR="00C51524">
          <w:rPr>
            <w:noProof/>
            <w:webHidden/>
          </w:rPr>
          <w:tab/>
        </w:r>
        <w:r w:rsidR="00C51524">
          <w:rPr>
            <w:noProof/>
            <w:webHidden/>
          </w:rPr>
          <w:fldChar w:fldCharType="begin"/>
        </w:r>
        <w:r w:rsidR="00C51524">
          <w:rPr>
            <w:noProof/>
            <w:webHidden/>
          </w:rPr>
          <w:instrText xml:space="preserve"> PAGEREF _Toc412489333 \h </w:instrText>
        </w:r>
        <w:r w:rsidR="00C51524">
          <w:rPr>
            <w:noProof/>
            <w:webHidden/>
          </w:rPr>
        </w:r>
        <w:r w:rsidR="00C51524">
          <w:rPr>
            <w:noProof/>
            <w:webHidden/>
          </w:rPr>
          <w:fldChar w:fldCharType="separate"/>
        </w:r>
        <w:r w:rsidR="009357BD">
          <w:rPr>
            <w:noProof/>
            <w:webHidden/>
          </w:rPr>
          <w:t>2</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34" w:history="1">
        <w:r w:rsidR="00C51524" w:rsidRPr="00912208">
          <w:rPr>
            <w:rStyle w:val="Hypertextovodkaz"/>
            <w:rFonts w:eastAsia="ComeniaSerif"/>
            <w:noProof/>
          </w:rPr>
          <w:t>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ál a portlety</w:t>
        </w:r>
        <w:r w:rsidR="00C51524">
          <w:rPr>
            <w:noProof/>
            <w:webHidden/>
          </w:rPr>
          <w:tab/>
        </w:r>
        <w:r w:rsidR="00C51524">
          <w:rPr>
            <w:noProof/>
            <w:webHidden/>
          </w:rPr>
          <w:fldChar w:fldCharType="begin"/>
        </w:r>
        <w:r w:rsidR="00C51524">
          <w:rPr>
            <w:noProof/>
            <w:webHidden/>
          </w:rPr>
          <w:instrText xml:space="preserve"> PAGEREF _Toc412489334 \h </w:instrText>
        </w:r>
        <w:r w:rsidR="00C51524">
          <w:rPr>
            <w:noProof/>
            <w:webHidden/>
          </w:rPr>
        </w:r>
        <w:r w:rsidR="00C51524">
          <w:rPr>
            <w:noProof/>
            <w:webHidden/>
          </w:rPr>
          <w:fldChar w:fldCharType="separate"/>
        </w:r>
        <w:r w:rsidR="009357BD">
          <w:rPr>
            <w:noProof/>
            <w:webHidden/>
          </w:rPr>
          <w:t>5</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35" w:history="1">
        <w:r w:rsidR="00C51524" w:rsidRPr="00912208">
          <w:rPr>
            <w:rStyle w:val="Hypertextovodkaz"/>
            <w:rFonts w:eastAsia="ComeniaSerif"/>
            <w:noProof/>
          </w:rPr>
          <w:t>3.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ál</w:t>
        </w:r>
        <w:r w:rsidR="00C51524">
          <w:rPr>
            <w:noProof/>
            <w:webHidden/>
          </w:rPr>
          <w:tab/>
        </w:r>
        <w:r w:rsidR="00C51524">
          <w:rPr>
            <w:noProof/>
            <w:webHidden/>
          </w:rPr>
          <w:fldChar w:fldCharType="begin"/>
        </w:r>
        <w:r w:rsidR="00C51524">
          <w:rPr>
            <w:noProof/>
            <w:webHidden/>
          </w:rPr>
          <w:instrText xml:space="preserve"> PAGEREF _Toc412489335 \h </w:instrText>
        </w:r>
        <w:r w:rsidR="00C51524">
          <w:rPr>
            <w:noProof/>
            <w:webHidden/>
          </w:rPr>
        </w:r>
        <w:r w:rsidR="00C51524">
          <w:rPr>
            <w:noProof/>
            <w:webHidden/>
          </w:rPr>
          <w:fldChar w:fldCharType="separate"/>
        </w:r>
        <w:r w:rsidR="009357BD">
          <w:rPr>
            <w:noProof/>
            <w:webHidden/>
          </w:rPr>
          <w:t>5</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36" w:history="1">
        <w:r w:rsidR="00C51524" w:rsidRPr="00912208">
          <w:rPr>
            <w:rStyle w:val="Hypertextovodkaz"/>
            <w:rFonts w:eastAsia="ComeniaSerif"/>
            <w:noProof/>
          </w:rPr>
          <w:t>3.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let kontejner</w:t>
        </w:r>
        <w:r w:rsidR="00C51524">
          <w:rPr>
            <w:noProof/>
            <w:webHidden/>
          </w:rPr>
          <w:tab/>
        </w:r>
        <w:r w:rsidR="00C51524">
          <w:rPr>
            <w:noProof/>
            <w:webHidden/>
          </w:rPr>
          <w:fldChar w:fldCharType="begin"/>
        </w:r>
        <w:r w:rsidR="00C51524">
          <w:rPr>
            <w:noProof/>
            <w:webHidden/>
          </w:rPr>
          <w:instrText xml:space="preserve"> PAGEREF _Toc412489336 \h </w:instrText>
        </w:r>
        <w:r w:rsidR="00C51524">
          <w:rPr>
            <w:noProof/>
            <w:webHidden/>
          </w:rPr>
        </w:r>
        <w:r w:rsidR="00C51524">
          <w:rPr>
            <w:noProof/>
            <w:webHidden/>
          </w:rPr>
          <w:fldChar w:fldCharType="separate"/>
        </w:r>
        <w:r w:rsidR="009357BD">
          <w:rPr>
            <w:noProof/>
            <w:webHidden/>
          </w:rPr>
          <w:t>5</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37" w:history="1">
        <w:r w:rsidR="00C51524" w:rsidRPr="00912208">
          <w:rPr>
            <w:rStyle w:val="Hypertextovodkaz"/>
            <w:rFonts w:eastAsia="ComeniaSerif"/>
            <w:noProof/>
          </w:rPr>
          <w:t>3.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let</w:t>
        </w:r>
        <w:r w:rsidR="00C51524">
          <w:rPr>
            <w:noProof/>
            <w:webHidden/>
          </w:rPr>
          <w:tab/>
        </w:r>
        <w:r w:rsidR="00C51524">
          <w:rPr>
            <w:noProof/>
            <w:webHidden/>
          </w:rPr>
          <w:fldChar w:fldCharType="begin"/>
        </w:r>
        <w:r w:rsidR="00C51524">
          <w:rPr>
            <w:noProof/>
            <w:webHidden/>
          </w:rPr>
          <w:instrText xml:space="preserve"> PAGEREF _Toc412489337 \h </w:instrText>
        </w:r>
        <w:r w:rsidR="00C51524">
          <w:rPr>
            <w:noProof/>
            <w:webHidden/>
          </w:rPr>
        </w:r>
        <w:r w:rsidR="00C51524">
          <w:rPr>
            <w:noProof/>
            <w:webHidden/>
          </w:rPr>
          <w:fldChar w:fldCharType="separate"/>
        </w:r>
        <w:r w:rsidR="009357BD">
          <w:rPr>
            <w:noProof/>
            <w:webHidden/>
          </w:rPr>
          <w:t>6</w:t>
        </w:r>
        <w:r w:rsidR="00C51524">
          <w:rPr>
            <w:noProof/>
            <w:webHidden/>
          </w:rPr>
          <w:fldChar w:fldCharType="end"/>
        </w:r>
      </w:hyperlink>
    </w:p>
    <w:p w:rsidR="00C51524" w:rsidRDefault="00302B0D">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489338" w:history="1">
        <w:r w:rsidR="00C51524" w:rsidRPr="00912208">
          <w:rPr>
            <w:rStyle w:val="Hypertextovodkaz"/>
            <w:rFonts w:eastAsia="ComeniaSerif"/>
            <w:noProof/>
          </w:rPr>
          <w:t>3.3.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Životní cyklus portletu</w:t>
        </w:r>
        <w:r w:rsidR="00C51524">
          <w:rPr>
            <w:noProof/>
            <w:webHidden/>
          </w:rPr>
          <w:tab/>
        </w:r>
        <w:r w:rsidR="00C51524">
          <w:rPr>
            <w:noProof/>
            <w:webHidden/>
          </w:rPr>
          <w:fldChar w:fldCharType="begin"/>
        </w:r>
        <w:r w:rsidR="00C51524">
          <w:rPr>
            <w:noProof/>
            <w:webHidden/>
          </w:rPr>
          <w:instrText xml:space="preserve"> PAGEREF _Toc412489338 \h </w:instrText>
        </w:r>
        <w:r w:rsidR="00C51524">
          <w:rPr>
            <w:noProof/>
            <w:webHidden/>
          </w:rPr>
        </w:r>
        <w:r w:rsidR="00C51524">
          <w:rPr>
            <w:noProof/>
            <w:webHidden/>
          </w:rPr>
          <w:fldChar w:fldCharType="separate"/>
        </w:r>
        <w:r w:rsidR="009357BD">
          <w:rPr>
            <w:noProof/>
            <w:webHidden/>
          </w:rPr>
          <w:t>7</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39" w:history="1">
        <w:r w:rsidR="00C51524" w:rsidRPr="00912208">
          <w:rPr>
            <w:rStyle w:val="Hypertextovodkaz"/>
            <w:rFonts w:eastAsia="ComeniaSerif"/>
            <w:noProof/>
          </w:rPr>
          <w:t>3.4</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letové specifikace</w:t>
        </w:r>
        <w:r w:rsidR="00C51524">
          <w:rPr>
            <w:noProof/>
            <w:webHidden/>
          </w:rPr>
          <w:tab/>
        </w:r>
        <w:r w:rsidR="00C51524">
          <w:rPr>
            <w:noProof/>
            <w:webHidden/>
          </w:rPr>
          <w:fldChar w:fldCharType="begin"/>
        </w:r>
        <w:r w:rsidR="00C51524">
          <w:rPr>
            <w:noProof/>
            <w:webHidden/>
          </w:rPr>
          <w:instrText xml:space="preserve"> PAGEREF _Toc412489339 \h </w:instrText>
        </w:r>
        <w:r w:rsidR="00C51524">
          <w:rPr>
            <w:noProof/>
            <w:webHidden/>
          </w:rPr>
        </w:r>
        <w:r w:rsidR="00C51524">
          <w:rPr>
            <w:noProof/>
            <w:webHidden/>
          </w:rPr>
          <w:fldChar w:fldCharType="separate"/>
        </w:r>
        <w:r w:rsidR="009357BD">
          <w:rPr>
            <w:noProof/>
            <w:webHidden/>
          </w:rPr>
          <w:t>8</w:t>
        </w:r>
        <w:r w:rsidR="00C51524">
          <w:rPr>
            <w:noProof/>
            <w:webHidden/>
          </w:rPr>
          <w:fldChar w:fldCharType="end"/>
        </w:r>
      </w:hyperlink>
    </w:p>
    <w:p w:rsidR="00C51524" w:rsidRDefault="00302B0D">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489340" w:history="1">
        <w:r w:rsidR="00C51524" w:rsidRPr="00912208">
          <w:rPr>
            <w:rStyle w:val="Hypertextovodkaz"/>
            <w:rFonts w:eastAsia="ComeniaSerif"/>
            <w:noProof/>
          </w:rPr>
          <w:t>3.4.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JSR 168</w:t>
        </w:r>
        <w:r w:rsidR="00C51524">
          <w:rPr>
            <w:noProof/>
            <w:webHidden/>
          </w:rPr>
          <w:tab/>
        </w:r>
        <w:r w:rsidR="00C51524">
          <w:rPr>
            <w:noProof/>
            <w:webHidden/>
          </w:rPr>
          <w:fldChar w:fldCharType="begin"/>
        </w:r>
        <w:r w:rsidR="00C51524">
          <w:rPr>
            <w:noProof/>
            <w:webHidden/>
          </w:rPr>
          <w:instrText xml:space="preserve"> PAGEREF _Toc412489340 \h </w:instrText>
        </w:r>
        <w:r w:rsidR="00C51524">
          <w:rPr>
            <w:noProof/>
            <w:webHidden/>
          </w:rPr>
        </w:r>
        <w:r w:rsidR="00C51524">
          <w:rPr>
            <w:noProof/>
            <w:webHidden/>
          </w:rPr>
          <w:fldChar w:fldCharType="separate"/>
        </w:r>
        <w:r w:rsidR="009357BD">
          <w:rPr>
            <w:noProof/>
            <w:webHidden/>
          </w:rPr>
          <w:t>9</w:t>
        </w:r>
        <w:r w:rsidR="00C51524">
          <w:rPr>
            <w:noProof/>
            <w:webHidden/>
          </w:rPr>
          <w:fldChar w:fldCharType="end"/>
        </w:r>
      </w:hyperlink>
    </w:p>
    <w:p w:rsidR="00C51524" w:rsidRDefault="00302B0D">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489341" w:history="1">
        <w:r w:rsidR="00C51524" w:rsidRPr="00912208">
          <w:rPr>
            <w:rStyle w:val="Hypertextovodkaz"/>
            <w:rFonts w:eastAsia="ComeniaSerif"/>
            <w:noProof/>
          </w:rPr>
          <w:t>3.4.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JSR 286</w:t>
        </w:r>
        <w:r w:rsidR="00C51524">
          <w:rPr>
            <w:noProof/>
            <w:webHidden/>
          </w:rPr>
          <w:tab/>
        </w:r>
        <w:r w:rsidR="00C51524">
          <w:rPr>
            <w:noProof/>
            <w:webHidden/>
          </w:rPr>
          <w:fldChar w:fldCharType="begin"/>
        </w:r>
        <w:r w:rsidR="00C51524">
          <w:rPr>
            <w:noProof/>
            <w:webHidden/>
          </w:rPr>
          <w:instrText xml:space="preserve"> PAGEREF _Toc412489341 \h </w:instrText>
        </w:r>
        <w:r w:rsidR="00C51524">
          <w:rPr>
            <w:noProof/>
            <w:webHidden/>
          </w:rPr>
        </w:r>
        <w:r w:rsidR="00C51524">
          <w:rPr>
            <w:noProof/>
            <w:webHidden/>
          </w:rPr>
          <w:fldChar w:fldCharType="separate"/>
        </w:r>
        <w:r w:rsidR="009357BD">
          <w:rPr>
            <w:noProof/>
            <w:webHidden/>
          </w:rPr>
          <w:t>9</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42" w:history="1">
        <w:r w:rsidR="00C51524" w:rsidRPr="00912208">
          <w:rPr>
            <w:rStyle w:val="Hypertextovodkaz"/>
            <w:rFonts w:eastAsia="ComeniaSerif"/>
            <w:noProof/>
          </w:rPr>
          <w:t>4</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Konkurence na trhu</w:t>
        </w:r>
        <w:r w:rsidR="00C51524">
          <w:rPr>
            <w:noProof/>
            <w:webHidden/>
          </w:rPr>
          <w:tab/>
        </w:r>
        <w:r w:rsidR="00C51524">
          <w:rPr>
            <w:noProof/>
            <w:webHidden/>
          </w:rPr>
          <w:fldChar w:fldCharType="begin"/>
        </w:r>
        <w:r w:rsidR="00C51524">
          <w:rPr>
            <w:noProof/>
            <w:webHidden/>
          </w:rPr>
          <w:instrText xml:space="preserve"> PAGEREF _Toc412489342 \h </w:instrText>
        </w:r>
        <w:r w:rsidR="00C51524">
          <w:rPr>
            <w:noProof/>
            <w:webHidden/>
          </w:rPr>
        </w:r>
        <w:r w:rsidR="00C51524">
          <w:rPr>
            <w:noProof/>
            <w:webHidden/>
          </w:rPr>
          <w:fldChar w:fldCharType="separate"/>
        </w:r>
        <w:r w:rsidR="009357BD">
          <w:rPr>
            <w:noProof/>
            <w:webHidden/>
          </w:rPr>
          <w:t>11</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3" w:history="1">
        <w:r w:rsidR="00C51524" w:rsidRPr="00912208">
          <w:rPr>
            <w:rStyle w:val="Hypertextovodkaz"/>
            <w:rFonts w:eastAsia="ComeniaSerif"/>
            <w:noProof/>
          </w:rPr>
          <w:t>4.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Backbase</w:t>
        </w:r>
        <w:r w:rsidR="00C51524">
          <w:rPr>
            <w:noProof/>
            <w:webHidden/>
          </w:rPr>
          <w:tab/>
        </w:r>
        <w:r w:rsidR="00C51524">
          <w:rPr>
            <w:noProof/>
            <w:webHidden/>
          </w:rPr>
          <w:fldChar w:fldCharType="begin"/>
        </w:r>
        <w:r w:rsidR="00C51524">
          <w:rPr>
            <w:noProof/>
            <w:webHidden/>
          </w:rPr>
          <w:instrText xml:space="preserve"> PAGEREF _Toc412489343 \h </w:instrText>
        </w:r>
        <w:r w:rsidR="00C51524">
          <w:rPr>
            <w:noProof/>
            <w:webHidden/>
          </w:rPr>
        </w:r>
        <w:r w:rsidR="00C51524">
          <w:rPr>
            <w:noProof/>
            <w:webHidden/>
          </w:rPr>
          <w:fldChar w:fldCharType="separate"/>
        </w:r>
        <w:r w:rsidR="009357BD">
          <w:rPr>
            <w:noProof/>
            <w:webHidden/>
          </w:rPr>
          <w:t>12</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4" w:history="1">
        <w:r w:rsidR="00C51524" w:rsidRPr="00912208">
          <w:rPr>
            <w:rStyle w:val="Hypertextovodkaz"/>
            <w:rFonts w:eastAsia="ComeniaSerif"/>
            <w:noProof/>
          </w:rPr>
          <w:t>4.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IBM WebSphere</w:t>
        </w:r>
        <w:r w:rsidR="00C51524">
          <w:rPr>
            <w:noProof/>
            <w:webHidden/>
          </w:rPr>
          <w:tab/>
        </w:r>
        <w:r w:rsidR="00C51524">
          <w:rPr>
            <w:noProof/>
            <w:webHidden/>
          </w:rPr>
          <w:fldChar w:fldCharType="begin"/>
        </w:r>
        <w:r w:rsidR="00C51524">
          <w:rPr>
            <w:noProof/>
            <w:webHidden/>
          </w:rPr>
          <w:instrText xml:space="preserve"> PAGEREF _Toc412489344 \h </w:instrText>
        </w:r>
        <w:r w:rsidR="00C51524">
          <w:rPr>
            <w:noProof/>
            <w:webHidden/>
          </w:rPr>
        </w:r>
        <w:r w:rsidR="00C51524">
          <w:rPr>
            <w:noProof/>
            <w:webHidden/>
          </w:rPr>
          <w:fldChar w:fldCharType="separate"/>
        </w:r>
        <w:r w:rsidR="009357BD">
          <w:rPr>
            <w:noProof/>
            <w:webHidden/>
          </w:rPr>
          <w:t>12</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5" w:history="1">
        <w:r w:rsidR="00C51524" w:rsidRPr="00912208">
          <w:rPr>
            <w:rStyle w:val="Hypertextovodkaz"/>
            <w:rFonts w:eastAsia="ComeniaSerif"/>
            <w:noProof/>
          </w:rPr>
          <w:t>4.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eXo platform</w:t>
        </w:r>
        <w:r w:rsidR="00C51524">
          <w:rPr>
            <w:noProof/>
            <w:webHidden/>
          </w:rPr>
          <w:tab/>
        </w:r>
        <w:r w:rsidR="00C51524">
          <w:rPr>
            <w:noProof/>
            <w:webHidden/>
          </w:rPr>
          <w:fldChar w:fldCharType="begin"/>
        </w:r>
        <w:r w:rsidR="00C51524">
          <w:rPr>
            <w:noProof/>
            <w:webHidden/>
          </w:rPr>
          <w:instrText xml:space="preserve"> PAGEREF _Toc412489345 \h </w:instrText>
        </w:r>
        <w:r w:rsidR="00C51524">
          <w:rPr>
            <w:noProof/>
            <w:webHidden/>
          </w:rPr>
        </w:r>
        <w:r w:rsidR="00C51524">
          <w:rPr>
            <w:noProof/>
            <w:webHidden/>
          </w:rPr>
          <w:fldChar w:fldCharType="separate"/>
        </w:r>
        <w:r w:rsidR="009357BD">
          <w:rPr>
            <w:noProof/>
            <w:webHidden/>
          </w:rPr>
          <w:t>13</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46" w:history="1">
        <w:r w:rsidR="00C51524" w:rsidRPr="00912208">
          <w:rPr>
            <w:rStyle w:val="Hypertextovodkaz"/>
            <w:rFonts w:eastAsia="ComeniaSerif"/>
            <w:noProof/>
          </w:rPr>
          <w:t>5</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Liferay portál</w:t>
        </w:r>
        <w:r w:rsidR="00C51524">
          <w:rPr>
            <w:noProof/>
            <w:webHidden/>
          </w:rPr>
          <w:tab/>
        </w:r>
        <w:r w:rsidR="00C51524">
          <w:rPr>
            <w:noProof/>
            <w:webHidden/>
          </w:rPr>
          <w:fldChar w:fldCharType="begin"/>
        </w:r>
        <w:r w:rsidR="00C51524">
          <w:rPr>
            <w:noProof/>
            <w:webHidden/>
          </w:rPr>
          <w:instrText xml:space="preserve"> PAGEREF _Toc412489346 \h </w:instrText>
        </w:r>
        <w:r w:rsidR="00C51524">
          <w:rPr>
            <w:noProof/>
            <w:webHidden/>
          </w:rPr>
        </w:r>
        <w:r w:rsidR="00C51524">
          <w:rPr>
            <w:noProof/>
            <w:webHidden/>
          </w:rPr>
          <w:fldChar w:fldCharType="separate"/>
        </w:r>
        <w:r w:rsidR="009357BD">
          <w:rPr>
            <w:noProof/>
            <w:webHidden/>
          </w:rPr>
          <w:t>14</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7" w:history="1">
        <w:r w:rsidR="00C51524" w:rsidRPr="00912208">
          <w:rPr>
            <w:rStyle w:val="Hypertextovodkaz"/>
            <w:rFonts w:eastAsia="ComeniaSerif"/>
            <w:noProof/>
          </w:rPr>
          <w:t>5.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Architektura</w:t>
        </w:r>
        <w:r w:rsidR="00C51524">
          <w:rPr>
            <w:noProof/>
            <w:webHidden/>
          </w:rPr>
          <w:tab/>
        </w:r>
        <w:r w:rsidR="00C51524">
          <w:rPr>
            <w:noProof/>
            <w:webHidden/>
          </w:rPr>
          <w:fldChar w:fldCharType="begin"/>
        </w:r>
        <w:r w:rsidR="00C51524">
          <w:rPr>
            <w:noProof/>
            <w:webHidden/>
          </w:rPr>
          <w:instrText xml:space="preserve"> PAGEREF _Toc412489347 \h </w:instrText>
        </w:r>
        <w:r w:rsidR="00C51524">
          <w:rPr>
            <w:noProof/>
            <w:webHidden/>
          </w:rPr>
        </w:r>
        <w:r w:rsidR="00C51524">
          <w:rPr>
            <w:noProof/>
            <w:webHidden/>
          </w:rPr>
          <w:fldChar w:fldCharType="separate"/>
        </w:r>
        <w:r w:rsidR="009357BD">
          <w:rPr>
            <w:noProof/>
            <w:webHidden/>
          </w:rPr>
          <w:t>14</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8" w:history="1">
        <w:r w:rsidR="00C51524" w:rsidRPr="00912208">
          <w:rPr>
            <w:rStyle w:val="Hypertextovodkaz"/>
            <w:rFonts w:eastAsia="ComeniaSerif"/>
            <w:noProof/>
          </w:rPr>
          <w:t>5.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Vývoj plugin modulů</w:t>
        </w:r>
        <w:r w:rsidR="00C51524">
          <w:rPr>
            <w:noProof/>
            <w:webHidden/>
          </w:rPr>
          <w:tab/>
        </w:r>
        <w:r w:rsidR="00C51524">
          <w:rPr>
            <w:noProof/>
            <w:webHidden/>
          </w:rPr>
          <w:fldChar w:fldCharType="begin"/>
        </w:r>
        <w:r w:rsidR="00C51524">
          <w:rPr>
            <w:noProof/>
            <w:webHidden/>
          </w:rPr>
          <w:instrText xml:space="preserve"> PAGEREF _Toc412489348 \h </w:instrText>
        </w:r>
        <w:r w:rsidR="00C51524">
          <w:rPr>
            <w:noProof/>
            <w:webHidden/>
          </w:rPr>
        </w:r>
        <w:r w:rsidR="00C51524">
          <w:rPr>
            <w:noProof/>
            <w:webHidden/>
          </w:rPr>
          <w:fldChar w:fldCharType="separate"/>
        </w:r>
        <w:r w:rsidR="009357BD">
          <w:rPr>
            <w:noProof/>
            <w:webHidden/>
          </w:rPr>
          <w:t>17</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49" w:history="1">
        <w:r w:rsidR="00C51524" w:rsidRPr="00912208">
          <w:rPr>
            <w:rStyle w:val="Hypertextovodkaz"/>
            <w:rFonts w:eastAsia="ComeniaSerif"/>
            <w:noProof/>
          </w:rPr>
          <w:t>5.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Marketplace</w:t>
        </w:r>
        <w:r w:rsidR="00C51524">
          <w:rPr>
            <w:noProof/>
            <w:webHidden/>
          </w:rPr>
          <w:tab/>
        </w:r>
        <w:r w:rsidR="00C51524">
          <w:rPr>
            <w:noProof/>
            <w:webHidden/>
          </w:rPr>
          <w:fldChar w:fldCharType="begin"/>
        </w:r>
        <w:r w:rsidR="00C51524">
          <w:rPr>
            <w:noProof/>
            <w:webHidden/>
          </w:rPr>
          <w:instrText xml:space="preserve"> PAGEREF _Toc412489349 \h </w:instrText>
        </w:r>
        <w:r w:rsidR="00C51524">
          <w:rPr>
            <w:noProof/>
            <w:webHidden/>
          </w:rPr>
        </w:r>
        <w:r w:rsidR="00C51524">
          <w:rPr>
            <w:noProof/>
            <w:webHidden/>
          </w:rPr>
          <w:fldChar w:fldCharType="separate"/>
        </w:r>
        <w:r w:rsidR="009357BD">
          <w:rPr>
            <w:noProof/>
            <w:webHidden/>
          </w:rPr>
          <w:t>18</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50" w:history="1">
        <w:r w:rsidR="00C51524" w:rsidRPr="00912208">
          <w:rPr>
            <w:rStyle w:val="Hypertextovodkaz"/>
            <w:rFonts w:eastAsia="ComeniaSerif"/>
            <w:noProof/>
          </w:rPr>
          <w:t>6</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Administrační rozhraní Liferay</w:t>
        </w:r>
        <w:r w:rsidR="00C51524">
          <w:rPr>
            <w:noProof/>
            <w:webHidden/>
          </w:rPr>
          <w:tab/>
        </w:r>
        <w:r w:rsidR="00C51524">
          <w:rPr>
            <w:noProof/>
            <w:webHidden/>
          </w:rPr>
          <w:fldChar w:fldCharType="begin"/>
        </w:r>
        <w:r w:rsidR="00C51524">
          <w:rPr>
            <w:noProof/>
            <w:webHidden/>
          </w:rPr>
          <w:instrText xml:space="preserve"> PAGEREF _Toc412489350 \h </w:instrText>
        </w:r>
        <w:r w:rsidR="00C51524">
          <w:rPr>
            <w:noProof/>
            <w:webHidden/>
          </w:rPr>
        </w:r>
        <w:r w:rsidR="00C51524">
          <w:rPr>
            <w:noProof/>
            <w:webHidden/>
          </w:rPr>
          <w:fldChar w:fldCharType="separate"/>
        </w:r>
        <w:r w:rsidR="009357BD">
          <w:rPr>
            <w:noProof/>
            <w:webHidden/>
          </w:rPr>
          <w:t>19</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1" w:history="1">
        <w:r w:rsidR="00C51524" w:rsidRPr="00912208">
          <w:rPr>
            <w:rStyle w:val="Hypertextovodkaz"/>
            <w:rFonts w:eastAsia="ComeniaSerif"/>
            <w:noProof/>
          </w:rPr>
          <w:t>6.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Uživatelé</w:t>
        </w:r>
        <w:r w:rsidR="00C51524">
          <w:rPr>
            <w:noProof/>
            <w:webHidden/>
          </w:rPr>
          <w:tab/>
        </w:r>
        <w:r w:rsidR="00C51524">
          <w:rPr>
            <w:noProof/>
            <w:webHidden/>
          </w:rPr>
          <w:fldChar w:fldCharType="begin"/>
        </w:r>
        <w:r w:rsidR="00C51524">
          <w:rPr>
            <w:noProof/>
            <w:webHidden/>
          </w:rPr>
          <w:instrText xml:space="preserve"> PAGEREF _Toc412489351 \h </w:instrText>
        </w:r>
        <w:r w:rsidR="00C51524">
          <w:rPr>
            <w:noProof/>
            <w:webHidden/>
          </w:rPr>
        </w:r>
        <w:r w:rsidR="00C51524">
          <w:rPr>
            <w:noProof/>
            <w:webHidden/>
          </w:rPr>
          <w:fldChar w:fldCharType="separate"/>
        </w:r>
        <w:r w:rsidR="009357BD">
          <w:rPr>
            <w:noProof/>
            <w:webHidden/>
          </w:rPr>
          <w:t>19</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2" w:history="1">
        <w:r w:rsidR="00C51524" w:rsidRPr="00912208">
          <w:rPr>
            <w:rStyle w:val="Hypertextovodkaz"/>
            <w:rFonts w:eastAsia="ComeniaSerif"/>
            <w:noProof/>
          </w:rPr>
          <w:t>6.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Weby</w:t>
        </w:r>
        <w:r w:rsidR="00C51524">
          <w:rPr>
            <w:noProof/>
            <w:webHidden/>
          </w:rPr>
          <w:tab/>
        </w:r>
        <w:r w:rsidR="00C51524">
          <w:rPr>
            <w:noProof/>
            <w:webHidden/>
          </w:rPr>
          <w:fldChar w:fldCharType="begin"/>
        </w:r>
        <w:r w:rsidR="00C51524">
          <w:rPr>
            <w:noProof/>
            <w:webHidden/>
          </w:rPr>
          <w:instrText xml:space="preserve"> PAGEREF _Toc412489352 \h </w:instrText>
        </w:r>
        <w:r w:rsidR="00C51524">
          <w:rPr>
            <w:noProof/>
            <w:webHidden/>
          </w:rPr>
        </w:r>
        <w:r w:rsidR="00C51524">
          <w:rPr>
            <w:noProof/>
            <w:webHidden/>
          </w:rPr>
          <w:fldChar w:fldCharType="separate"/>
        </w:r>
        <w:r w:rsidR="009357BD">
          <w:rPr>
            <w:noProof/>
            <w:webHidden/>
          </w:rPr>
          <w:t>20</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3" w:history="1">
        <w:r w:rsidR="00C51524" w:rsidRPr="00912208">
          <w:rPr>
            <w:rStyle w:val="Hypertextovodkaz"/>
            <w:rFonts w:eastAsia="ComeniaSerif"/>
            <w:noProof/>
          </w:rPr>
          <w:t>6.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Aplikace</w:t>
        </w:r>
        <w:r w:rsidR="00C51524">
          <w:rPr>
            <w:noProof/>
            <w:webHidden/>
          </w:rPr>
          <w:tab/>
        </w:r>
        <w:r w:rsidR="00C51524">
          <w:rPr>
            <w:noProof/>
            <w:webHidden/>
          </w:rPr>
          <w:fldChar w:fldCharType="begin"/>
        </w:r>
        <w:r w:rsidR="00C51524">
          <w:rPr>
            <w:noProof/>
            <w:webHidden/>
          </w:rPr>
          <w:instrText xml:space="preserve"> PAGEREF _Toc412489353 \h </w:instrText>
        </w:r>
        <w:r w:rsidR="00C51524">
          <w:rPr>
            <w:noProof/>
            <w:webHidden/>
          </w:rPr>
        </w:r>
        <w:r w:rsidR="00C51524">
          <w:rPr>
            <w:noProof/>
            <w:webHidden/>
          </w:rPr>
          <w:fldChar w:fldCharType="separate"/>
        </w:r>
        <w:r w:rsidR="009357BD">
          <w:rPr>
            <w:noProof/>
            <w:webHidden/>
          </w:rPr>
          <w:t>21</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4" w:history="1">
        <w:r w:rsidR="00C51524" w:rsidRPr="00912208">
          <w:rPr>
            <w:rStyle w:val="Hypertextovodkaz"/>
            <w:rFonts w:eastAsia="ComeniaSerif"/>
            <w:noProof/>
          </w:rPr>
          <w:t>6.4</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Konfigurace</w:t>
        </w:r>
        <w:r w:rsidR="00C51524">
          <w:rPr>
            <w:noProof/>
            <w:webHidden/>
          </w:rPr>
          <w:tab/>
        </w:r>
        <w:r w:rsidR="00C51524">
          <w:rPr>
            <w:noProof/>
            <w:webHidden/>
          </w:rPr>
          <w:fldChar w:fldCharType="begin"/>
        </w:r>
        <w:r w:rsidR="00C51524">
          <w:rPr>
            <w:noProof/>
            <w:webHidden/>
          </w:rPr>
          <w:instrText xml:space="preserve"> PAGEREF _Toc412489354 \h </w:instrText>
        </w:r>
        <w:r w:rsidR="00C51524">
          <w:rPr>
            <w:noProof/>
            <w:webHidden/>
          </w:rPr>
        </w:r>
        <w:r w:rsidR="00C51524">
          <w:rPr>
            <w:noProof/>
            <w:webHidden/>
          </w:rPr>
          <w:fldChar w:fldCharType="separate"/>
        </w:r>
        <w:r w:rsidR="009357BD">
          <w:rPr>
            <w:noProof/>
            <w:webHidden/>
          </w:rPr>
          <w:t>21</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55" w:history="1">
        <w:r w:rsidR="00C51524" w:rsidRPr="00912208">
          <w:rPr>
            <w:rStyle w:val="Hypertextovodkaz"/>
            <w:rFonts w:eastAsia="ComeniaSerif"/>
            <w:noProof/>
          </w:rPr>
          <w:t>7</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ortlet plugin Liferay</w:t>
        </w:r>
        <w:r w:rsidR="00C51524">
          <w:rPr>
            <w:noProof/>
            <w:webHidden/>
          </w:rPr>
          <w:tab/>
        </w:r>
        <w:r w:rsidR="00C51524">
          <w:rPr>
            <w:noProof/>
            <w:webHidden/>
          </w:rPr>
          <w:fldChar w:fldCharType="begin"/>
        </w:r>
        <w:r w:rsidR="00C51524">
          <w:rPr>
            <w:noProof/>
            <w:webHidden/>
          </w:rPr>
          <w:instrText xml:space="preserve"> PAGEREF _Toc412489355 \h </w:instrText>
        </w:r>
        <w:r w:rsidR="00C51524">
          <w:rPr>
            <w:noProof/>
            <w:webHidden/>
          </w:rPr>
        </w:r>
        <w:r w:rsidR="00C51524">
          <w:rPr>
            <w:noProof/>
            <w:webHidden/>
          </w:rPr>
          <w:fldChar w:fldCharType="separate"/>
        </w:r>
        <w:r w:rsidR="009357BD">
          <w:rPr>
            <w:noProof/>
            <w:webHidden/>
          </w:rPr>
          <w:t>22</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6" w:history="1">
        <w:r w:rsidR="00C51524" w:rsidRPr="00912208">
          <w:rPr>
            <w:rStyle w:val="Hypertextovodkaz"/>
            <w:rFonts w:eastAsia="ComeniaSerif"/>
            <w:noProof/>
          </w:rPr>
          <w:t>7.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Konfigurační soubory</w:t>
        </w:r>
        <w:r w:rsidR="00C51524">
          <w:rPr>
            <w:noProof/>
            <w:webHidden/>
          </w:rPr>
          <w:tab/>
        </w:r>
        <w:r w:rsidR="00C51524">
          <w:rPr>
            <w:noProof/>
            <w:webHidden/>
          </w:rPr>
          <w:fldChar w:fldCharType="begin"/>
        </w:r>
        <w:r w:rsidR="00C51524">
          <w:rPr>
            <w:noProof/>
            <w:webHidden/>
          </w:rPr>
          <w:instrText xml:space="preserve"> PAGEREF _Toc412489356 \h </w:instrText>
        </w:r>
        <w:r w:rsidR="00C51524">
          <w:rPr>
            <w:noProof/>
            <w:webHidden/>
          </w:rPr>
        </w:r>
        <w:r w:rsidR="00C51524">
          <w:rPr>
            <w:noProof/>
            <w:webHidden/>
          </w:rPr>
          <w:fldChar w:fldCharType="separate"/>
        </w:r>
        <w:r w:rsidR="009357BD">
          <w:rPr>
            <w:noProof/>
            <w:webHidden/>
          </w:rPr>
          <w:t>22</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7" w:history="1">
        <w:r w:rsidR="00C51524" w:rsidRPr="00912208">
          <w:rPr>
            <w:rStyle w:val="Hypertextovodkaz"/>
            <w:rFonts w:eastAsia="ComeniaSerif"/>
            <w:noProof/>
          </w:rPr>
          <w:t>7.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Spring MVC Portlet</w:t>
        </w:r>
        <w:r w:rsidR="00C51524">
          <w:rPr>
            <w:noProof/>
            <w:webHidden/>
          </w:rPr>
          <w:tab/>
        </w:r>
        <w:r w:rsidR="00C51524">
          <w:rPr>
            <w:noProof/>
            <w:webHidden/>
          </w:rPr>
          <w:fldChar w:fldCharType="begin"/>
        </w:r>
        <w:r w:rsidR="00C51524">
          <w:rPr>
            <w:noProof/>
            <w:webHidden/>
          </w:rPr>
          <w:instrText xml:space="preserve"> PAGEREF _Toc412489357 \h </w:instrText>
        </w:r>
        <w:r w:rsidR="00C51524">
          <w:rPr>
            <w:noProof/>
            <w:webHidden/>
          </w:rPr>
        </w:r>
        <w:r w:rsidR="00C51524">
          <w:rPr>
            <w:noProof/>
            <w:webHidden/>
          </w:rPr>
          <w:fldChar w:fldCharType="separate"/>
        </w:r>
        <w:r w:rsidR="009357BD">
          <w:rPr>
            <w:noProof/>
            <w:webHidden/>
          </w:rPr>
          <w:t>23</w:t>
        </w:r>
        <w:r w:rsidR="00C51524">
          <w:rPr>
            <w:noProof/>
            <w:webHidden/>
          </w:rPr>
          <w:fldChar w:fldCharType="end"/>
        </w:r>
      </w:hyperlink>
    </w:p>
    <w:p w:rsidR="00C51524" w:rsidRDefault="00302B0D">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489358" w:history="1">
        <w:r w:rsidR="00C51524" w:rsidRPr="00912208">
          <w:rPr>
            <w:rStyle w:val="Hypertextovodkaz"/>
            <w:rFonts w:eastAsia="ComeniaSerif"/>
            <w:noProof/>
          </w:rPr>
          <w:t>7.2.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Nastavení Spring MVC portletu</w:t>
        </w:r>
        <w:r w:rsidR="00C51524">
          <w:rPr>
            <w:noProof/>
            <w:webHidden/>
          </w:rPr>
          <w:tab/>
        </w:r>
        <w:r w:rsidR="00C51524">
          <w:rPr>
            <w:noProof/>
            <w:webHidden/>
          </w:rPr>
          <w:fldChar w:fldCharType="begin"/>
        </w:r>
        <w:r w:rsidR="00C51524">
          <w:rPr>
            <w:noProof/>
            <w:webHidden/>
          </w:rPr>
          <w:instrText xml:space="preserve"> PAGEREF _Toc412489358 \h </w:instrText>
        </w:r>
        <w:r w:rsidR="00C51524">
          <w:rPr>
            <w:noProof/>
            <w:webHidden/>
          </w:rPr>
        </w:r>
        <w:r w:rsidR="00C51524">
          <w:rPr>
            <w:noProof/>
            <w:webHidden/>
          </w:rPr>
          <w:fldChar w:fldCharType="separate"/>
        </w:r>
        <w:r w:rsidR="009357BD">
          <w:rPr>
            <w:noProof/>
            <w:webHidden/>
          </w:rPr>
          <w:t>23</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59" w:history="1">
        <w:r w:rsidR="00C51524" w:rsidRPr="00912208">
          <w:rPr>
            <w:rStyle w:val="Hypertextovodkaz"/>
            <w:rFonts w:eastAsia="ComeniaSerif"/>
            <w:noProof/>
          </w:rPr>
          <w:t>7.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Meziportletová komunikace</w:t>
        </w:r>
        <w:r w:rsidR="00C51524">
          <w:rPr>
            <w:noProof/>
            <w:webHidden/>
          </w:rPr>
          <w:tab/>
        </w:r>
        <w:r w:rsidR="00C51524">
          <w:rPr>
            <w:noProof/>
            <w:webHidden/>
          </w:rPr>
          <w:fldChar w:fldCharType="begin"/>
        </w:r>
        <w:r w:rsidR="00C51524">
          <w:rPr>
            <w:noProof/>
            <w:webHidden/>
          </w:rPr>
          <w:instrText xml:space="preserve"> PAGEREF _Toc412489359 \h </w:instrText>
        </w:r>
        <w:r w:rsidR="00C51524">
          <w:rPr>
            <w:noProof/>
            <w:webHidden/>
          </w:rPr>
        </w:r>
        <w:r w:rsidR="00C51524">
          <w:rPr>
            <w:noProof/>
            <w:webHidden/>
          </w:rPr>
          <w:fldChar w:fldCharType="separate"/>
        </w:r>
        <w:r w:rsidR="009357BD">
          <w:rPr>
            <w:noProof/>
            <w:webHidden/>
          </w:rPr>
          <w:t>24</w:t>
        </w:r>
        <w:r w:rsidR="00C51524">
          <w:rPr>
            <w:noProof/>
            <w:webHidden/>
          </w:rPr>
          <w:fldChar w:fldCharType="end"/>
        </w:r>
      </w:hyperlink>
    </w:p>
    <w:p w:rsidR="00C51524" w:rsidRDefault="00302B0D">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2489360" w:history="1">
        <w:r w:rsidR="00C51524" w:rsidRPr="00912208">
          <w:rPr>
            <w:rStyle w:val="Hypertextovodkaz"/>
            <w:rFonts w:eastAsia="ComeniaSerif"/>
            <w:noProof/>
          </w:rPr>
          <w:t>7.3.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Události</w:t>
        </w:r>
        <w:r w:rsidR="00C51524">
          <w:rPr>
            <w:noProof/>
            <w:webHidden/>
          </w:rPr>
          <w:tab/>
        </w:r>
        <w:r w:rsidR="00C51524">
          <w:rPr>
            <w:noProof/>
            <w:webHidden/>
          </w:rPr>
          <w:fldChar w:fldCharType="begin"/>
        </w:r>
        <w:r w:rsidR="00C51524">
          <w:rPr>
            <w:noProof/>
            <w:webHidden/>
          </w:rPr>
          <w:instrText xml:space="preserve"> PAGEREF _Toc412489360 \h </w:instrText>
        </w:r>
        <w:r w:rsidR="00C51524">
          <w:rPr>
            <w:noProof/>
            <w:webHidden/>
          </w:rPr>
        </w:r>
        <w:r w:rsidR="00C51524">
          <w:rPr>
            <w:noProof/>
            <w:webHidden/>
          </w:rPr>
          <w:fldChar w:fldCharType="separate"/>
        </w:r>
        <w:r w:rsidR="009357BD">
          <w:rPr>
            <w:noProof/>
            <w:webHidden/>
          </w:rPr>
          <w:t>24</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1" w:history="1">
        <w:r w:rsidR="00C51524" w:rsidRPr="00912208">
          <w:rPr>
            <w:rStyle w:val="Hypertextovodkaz"/>
            <w:rFonts w:eastAsia="ComeniaSerif"/>
            <w:noProof/>
          </w:rPr>
          <w:t>7.4</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Více instancí portletu</w:t>
        </w:r>
        <w:r w:rsidR="00C51524">
          <w:rPr>
            <w:noProof/>
            <w:webHidden/>
          </w:rPr>
          <w:tab/>
        </w:r>
        <w:r w:rsidR="00C51524">
          <w:rPr>
            <w:noProof/>
            <w:webHidden/>
          </w:rPr>
          <w:fldChar w:fldCharType="begin"/>
        </w:r>
        <w:r w:rsidR="00C51524">
          <w:rPr>
            <w:noProof/>
            <w:webHidden/>
          </w:rPr>
          <w:instrText xml:space="preserve"> PAGEREF _Toc412489361 \h </w:instrText>
        </w:r>
        <w:r w:rsidR="00C51524">
          <w:rPr>
            <w:noProof/>
            <w:webHidden/>
          </w:rPr>
        </w:r>
        <w:r w:rsidR="00C51524">
          <w:rPr>
            <w:noProof/>
            <w:webHidden/>
          </w:rPr>
          <w:fldChar w:fldCharType="separate"/>
        </w:r>
        <w:r w:rsidR="009357BD">
          <w:rPr>
            <w:noProof/>
            <w:webHidden/>
          </w:rPr>
          <w:t>26</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2" w:history="1">
        <w:r w:rsidR="00C51524" w:rsidRPr="00912208">
          <w:rPr>
            <w:rStyle w:val="Hypertextovodkaz"/>
            <w:rFonts w:eastAsia="ComeniaSerif"/>
            <w:noProof/>
          </w:rPr>
          <w:t>7.5</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Friendly URL</w:t>
        </w:r>
        <w:r w:rsidR="00C51524">
          <w:rPr>
            <w:noProof/>
            <w:webHidden/>
          </w:rPr>
          <w:tab/>
        </w:r>
        <w:r w:rsidR="00C51524">
          <w:rPr>
            <w:noProof/>
            <w:webHidden/>
          </w:rPr>
          <w:fldChar w:fldCharType="begin"/>
        </w:r>
        <w:r w:rsidR="00C51524">
          <w:rPr>
            <w:noProof/>
            <w:webHidden/>
          </w:rPr>
          <w:instrText xml:space="preserve"> PAGEREF _Toc412489362 \h </w:instrText>
        </w:r>
        <w:r w:rsidR="00C51524">
          <w:rPr>
            <w:noProof/>
            <w:webHidden/>
          </w:rPr>
        </w:r>
        <w:r w:rsidR="00C51524">
          <w:rPr>
            <w:noProof/>
            <w:webHidden/>
          </w:rPr>
          <w:fldChar w:fldCharType="separate"/>
        </w:r>
        <w:r w:rsidR="009357BD">
          <w:rPr>
            <w:noProof/>
            <w:webHidden/>
          </w:rPr>
          <w:t>26</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3" w:history="1">
        <w:r w:rsidR="00C51524" w:rsidRPr="00912208">
          <w:rPr>
            <w:rStyle w:val="Hypertextovodkaz"/>
            <w:rFonts w:eastAsia="ComeniaSerif"/>
            <w:noProof/>
          </w:rPr>
          <w:t>7.6</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Alloy UI</w:t>
        </w:r>
        <w:r w:rsidR="00C51524">
          <w:rPr>
            <w:noProof/>
            <w:webHidden/>
          </w:rPr>
          <w:tab/>
        </w:r>
        <w:r w:rsidR="00C51524">
          <w:rPr>
            <w:noProof/>
            <w:webHidden/>
          </w:rPr>
          <w:fldChar w:fldCharType="begin"/>
        </w:r>
        <w:r w:rsidR="00C51524">
          <w:rPr>
            <w:noProof/>
            <w:webHidden/>
          </w:rPr>
          <w:instrText xml:space="preserve"> PAGEREF _Toc412489363 \h </w:instrText>
        </w:r>
        <w:r w:rsidR="00C51524">
          <w:rPr>
            <w:noProof/>
            <w:webHidden/>
          </w:rPr>
        </w:r>
        <w:r w:rsidR="00C51524">
          <w:rPr>
            <w:noProof/>
            <w:webHidden/>
          </w:rPr>
          <w:fldChar w:fldCharType="separate"/>
        </w:r>
        <w:r w:rsidR="009357BD">
          <w:rPr>
            <w:noProof/>
            <w:webHidden/>
          </w:rPr>
          <w:t>28</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4" w:history="1">
        <w:r w:rsidR="00C51524" w:rsidRPr="00912208">
          <w:rPr>
            <w:rStyle w:val="Hypertextovodkaz"/>
            <w:rFonts w:eastAsia="ComeniaSerif"/>
            <w:noProof/>
          </w:rPr>
          <w:t>7.7</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Service Builder</w:t>
        </w:r>
        <w:r w:rsidR="00C51524">
          <w:rPr>
            <w:noProof/>
            <w:webHidden/>
          </w:rPr>
          <w:tab/>
        </w:r>
        <w:r w:rsidR="00C51524">
          <w:rPr>
            <w:noProof/>
            <w:webHidden/>
          </w:rPr>
          <w:fldChar w:fldCharType="begin"/>
        </w:r>
        <w:r w:rsidR="00C51524">
          <w:rPr>
            <w:noProof/>
            <w:webHidden/>
          </w:rPr>
          <w:instrText xml:space="preserve"> PAGEREF _Toc412489364 \h </w:instrText>
        </w:r>
        <w:r w:rsidR="00C51524">
          <w:rPr>
            <w:noProof/>
            <w:webHidden/>
          </w:rPr>
        </w:r>
        <w:r w:rsidR="00C51524">
          <w:rPr>
            <w:noProof/>
            <w:webHidden/>
          </w:rPr>
          <w:fldChar w:fldCharType="separate"/>
        </w:r>
        <w:r w:rsidR="009357BD">
          <w:rPr>
            <w:noProof/>
            <w:webHidden/>
          </w:rPr>
          <w:t>28</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65" w:history="1">
        <w:r w:rsidR="00C51524" w:rsidRPr="00912208">
          <w:rPr>
            <w:rStyle w:val="Hypertextovodkaz"/>
            <w:rFonts w:eastAsia="ComeniaSerif"/>
            <w:noProof/>
          </w:rPr>
          <w:t>8</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Theme plugin Liferay</w:t>
        </w:r>
        <w:r w:rsidR="00C51524">
          <w:rPr>
            <w:noProof/>
            <w:webHidden/>
          </w:rPr>
          <w:tab/>
        </w:r>
        <w:r w:rsidR="00C51524">
          <w:rPr>
            <w:noProof/>
            <w:webHidden/>
          </w:rPr>
          <w:fldChar w:fldCharType="begin"/>
        </w:r>
        <w:r w:rsidR="00C51524">
          <w:rPr>
            <w:noProof/>
            <w:webHidden/>
          </w:rPr>
          <w:instrText xml:space="preserve"> PAGEREF _Toc412489365 \h </w:instrText>
        </w:r>
        <w:r w:rsidR="00C51524">
          <w:rPr>
            <w:noProof/>
            <w:webHidden/>
          </w:rPr>
        </w:r>
        <w:r w:rsidR="00C51524">
          <w:rPr>
            <w:noProof/>
            <w:webHidden/>
          </w:rPr>
          <w:fldChar w:fldCharType="separate"/>
        </w:r>
        <w:r w:rsidR="009357BD">
          <w:rPr>
            <w:noProof/>
            <w:webHidden/>
          </w:rPr>
          <w:t>32</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6" w:history="1">
        <w:r w:rsidR="00C51524" w:rsidRPr="00912208">
          <w:rPr>
            <w:rStyle w:val="Hypertextovodkaz"/>
            <w:rFonts w:eastAsia="ComeniaSerif"/>
            <w:noProof/>
          </w:rPr>
          <w:t>8.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CSS</w:t>
        </w:r>
        <w:r w:rsidR="00C51524">
          <w:rPr>
            <w:noProof/>
            <w:webHidden/>
          </w:rPr>
          <w:tab/>
        </w:r>
        <w:r w:rsidR="00C51524">
          <w:rPr>
            <w:noProof/>
            <w:webHidden/>
          </w:rPr>
          <w:fldChar w:fldCharType="begin"/>
        </w:r>
        <w:r w:rsidR="00C51524">
          <w:rPr>
            <w:noProof/>
            <w:webHidden/>
          </w:rPr>
          <w:instrText xml:space="preserve"> PAGEREF _Toc412489366 \h </w:instrText>
        </w:r>
        <w:r w:rsidR="00C51524">
          <w:rPr>
            <w:noProof/>
            <w:webHidden/>
          </w:rPr>
        </w:r>
        <w:r w:rsidR="00C51524">
          <w:rPr>
            <w:noProof/>
            <w:webHidden/>
          </w:rPr>
          <w:fldChar w:fldCharType="separate"/>
        </w:r>
        <w:r w:rsidR="009357BD">
          <w:rPr>
            <w:noProof/>
            <w:webHidden/>
          </w:rPr>
          <w:t>33</w:t>
        </w:r>
        <w:r w:rsidR="00C51524">
          <w:rPr>
            <w:noProof/>
            <w:webHidden/>
          </w:rPr>
          <w:fldChar w:fldCharType="end"/>
        </w:r>
      </w:hyperlink>
    </w:p>
    <w:p w:rsidR="00C51524" w:rsidRDefault="00302B0D">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2489367" w:history="1">
        <w:r w:rsidR="00C51524" w:rsidRPr="00912208">
          <w:rPr>
            <w:rStyle w:val="Hypertextovodkaz"/>
            <w:rFonts w:eastAsia="ComeniaSerif"/>
            <w:noProof/>
          </w:rPr>
          <w:t>8.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Look and feel</w:t>
        </w:r>
        <w:r w:rsidR="00C51524">
          <w:rPr>
            <w:noProof/>
            <w:webHidden/>
          </w:rPr>
          <w:tab/>
        </w:r>
        <w:r w:rsidR="00C51524">
          <w:rPr>
            <w:noProof/>
            <w:webHidden/>
          </w:rPr>
          <w:fldChar w:fldCharType="begin"/>
        </w:r>
        <w:r w:rsidR="00C51524">
          <w:rPr>
            <w:noProof/>
            <w:webHidden/>
          </w:rPr>
          <w:instrText xml:space="preserve"> PAGEREF _Toc412489367 \h </w:instrText>
        </w:r>
        <w:r w:rsidR="00C51524">
          <w:rPr>
            <w:noProof/>
            <w:webHidden/>
          </w:rPr>
        </w:r>
        <w:r w:rsidR="00C51524">
          <w:rPr>
            <w:noProof/>
            <w:webHidden/>
          </w:rPr>
          <w:fldChar w:fldCharType="separate"/>
        </w:r>
        <w:r w:rsidR="009357BD">
          <w:rPr>
            <w:noProof/>
            <w:webHidden/>
          </w:rPr>
          <w:t>33</w:t>
        </w:r>
        <w:r w:rsidR="00C51524">
          <w:rPr>
            <w:noProof/>
            <w:webHidden/>
          </w:rPr>
          <w:fldChar w:fldCharType="end"/>
        </w:r>
      </w:hyperlink>
    </w:p>
    <w:p w:rsidR="00C51524" w:rsidRDefault="00302B0D">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2489368" w:history="1">
        <w:r w:rsidR="00C51524" w:rsidRPr="00912208">
          <w:rPr>
            <w:rStyle w:val="Hypertextovodkaz"/>
            <w:rFonts w:eastAsia="ComeniaSerif"/>
            <w:noProof/>
          </w:rPr>
          <w:t>9</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Layout plugin Liferay</w:t>
        </w:r>
        <w:r w:rsidR="00C51524">
          <w:rPr>
            <w:noProof/>
            <w:webHidden/>
          </w:rPr>
          <w:tab/>
        </w:r>
        <w:r w:rsidR="00C51524">
          <w:rPr>
            <w:noProof/>
            <w:webHidden/>
          </w:rPr>
          <w:fldChar w:fldCharType="begin"/>
        </w:r>
        <w:r w:rsidR="00C51524">
          <w:rPr>
            <w:noProof/>
            <w:webHidden/>
          </w:rPr>
          <w:instrText xml:space="preserve"> PAGEREF _Toc412489368 \h </w:instrText>
        </w:r>
        <w:r w:rsidR="00C51524">
          <w:rPr>
            <w:noProof/>
            <w:webHidden/>
          </w:rPr>
        </w:r>
        <w:r w:rsidR="00C51524">
          <w:rPr>
            <w:noProof/>
            <w:webHidden/>
          </w:rPr>
          <w:fldChar w:fldCharType="separate"/>
        </w:r>
        <w:r w:rsidR="009357BD">
          <w:rPr>
            <w:noProof/>
            <w:webHidden/>
          </w:rPr>
          <w:t>35</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69" w:history="1">
        <w:r w:rsidR="00C51524" w:rsidRPr="00912208">
          <w:rPr>
            <w:rStyle w:val="Hypertextovodkaz"/>
            <w:rFonts w:eastAsia="ComeniaSerif"/>
            <w:noProof/>
          </w:rPr>
          <w:t>10</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Hook plugin Liferay</w:t>
        </w:r>
        <w:r w:rsidR="00C51524">
          <w:rPr>
            <w:noProof/>
            <w:webHidden/>
          </w:rPr>
          <w:tab/>
        </w:r>
        <w:r w:rsidR="00C51524">
          <w:rPr>
            <w:noProof/>
            <w:webHidden/>
          </w:rPr>
          <w:fldChar w:fldCharType="begin"/>
        </w:r>
        <w:r w:rsidR="00C51524">
          <w:rPr>
            <w:noProof/>
            <w:webHidden/>
          </w:rPr>
          <w:instrText xml:space="preserve"> PAGEREF _Toc412489369 \h </w:instrText>
        </w:r>
        <w:r w:rsidR="00C51524">
          <w:rPr>
            <w:noProof/>
            <w:webHidden/>
          </w:rPr>
        </w:r>
        <w:r w:rsidR="00C51524">
          <w:rPr>
            <w:noProof/>
            <w:webHidden/>
          </w:rPr>
          <w:fldChar w:fldCharType="separate"/>
        </w:r>
        <w:r w:rsidR="009357BD">
          <w:rPr>
            <w:noProof/>
            <w:webHidden/>
          </w:rPr>
          <w:t>37</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0" w:history="1">
        <w:r w:rsidR="00C51524" w:rsidRPr="00912208">
          <w:rPr>
            <w:rStyle w:val="Hypertextovodkaz"/>
            <w:rFonts w:eastAsia="ComeniaSerif"/>
            <w:noProof/>
          </w:rPr>
          <w:t>10.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Aplikační adaptér</w:t>
        </w:r>
        <w:r w:rsidR="00C51524">
          <w:rPr>
            <w:noProof/>
            <w:webHidden/>
          </w:rPr>
          <w:tab/>
        </w:r>
        <w:r w:rsidR="00C51524">
          <w:rPr>
            <w:noProof/>
            <w:webHidden/>
          </w:rPr>
          <w:fldChar w:fldCharType="begin"/>
        </w:r>
        <w:r w:rsidR="00C51524">
          <w:rPr>
            <w:noProof/>
            <w:webHidden/>
          </w:rPr>
          <w:instrText xml:space="preserve"> PAGEREF _Toc412489370 \h </w:instrText>
        </w:r>
        <w:r w:rsidR="00C51524">
          <w:rPr>
            <w:noProof/>
            <w:webHidden/>
          </w:rPr>
        </w:r>
        <w:r w:rsidR="00C51524">
          <w:rPr>
            <w:noProof/>
            <w:webHidden/>
          </w:rPr>
          <w:fldChar w:fldCharType="separate"/>
        </w:r>
        <w:r w:rsidR="009357BD">
          <w:rPr>
            <w:noProof/>
            <w:webHidden/>
          </w:rPr>
          <w:t>37</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1" w:history="1">
        <w:r w:rsidR="00C51524" w:rsidRPr="00912208">
          <w:rPr>
            <w:rStyle w:val="Hypertextovodkaz"/>
            <w:rFonts w:eastAsia="ComeniaSerif"/>
            <w:noProof/>
          </w:rPr>
          <w:t>10.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řepsání zabudovaných servisních tříd</w:t>
        </w:r>
        <w:r w:rsidR="00C51524">
          <w:rPr>
            <w:noProof/>
            <w:webHidden/>
          </w:rPr>
          <w:tab/>
        </w:r>
        <w:r w:rsidR="00C51524">
          <w:rPr>
            <w:noProof/>
            <w:webHidden/>
          </w:rPr>
          <w:fldChar w:fldCharType="begin"/>
        </w:r>
        <w:r w:rsidR="00C51524">
          <w:rPr>
            <w:noProof/>
            <w:webHidden/>
          </w:rPr>
          <w:instrText xml:space="preserve"> PAGEREF _Toc412489371 \h </w:instrText>
        </w:r>
        <w:r w:rsidR="00C51524">
          <w:rPr>
            <w:noProof/>
            <w:webHidden/>
          </w:rPr>
        </w:r>
        <w:r w:rsidR="00C51524">
          <w:rPr>
            <w:noProof/>
            <w:webHidden/>
          </w:rPr>
          <w:fldChar w:fldCharType="separate"/>
        </w:r>
        <w:r w:rsidR="009357BD">
          <w:rPr>
            <w:noProof/>
            <w:webHidden/>
          </w:rPr>
          <w:t>38</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2" w:history="1">
        <w:r w:rsidR="00C51524" w:rsidRPr="00912208">
          <w:rPr>
            <w:rStyle w:val="Hypertextovodkaz"/>
            <w:rFonts w:eastAsia="ComeniaSerif"/>
            <w:noProof/>
          </w:rPr>
          <w:t>10.3</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Pre a post akce</w:t>
        </w:r>
        <w:r w:rsidR="00C51524">
          <w:rPr>
            <w:noProof/>
            <w:webHidden/>
          </w:rPr>
          <w:tab/>
        </w:r>
        <w:r w:rsidR="00C51524">
          <w:rPr>
            <w:noProof/>
            <w:webHidden/>
          </w:rPr>
          <w:fldChar w:fldCharType="begin"/>
        </w:r>
        <w:r w:rsidR="00C51524">
          <w:rPr>
            <w:noProof/>
            <w:webHidden/>
          </w:rPr>
          <w:instrText xml:space="preserve"> PAGEREF _Toc412489372 \h </w:instrText>
        </w:r>
        <w:r w:rsidR="00C51524">
          <w:rPr>
            <w:noProof/>
            <w:webHidden/>
          </w:rPr>
        </w:r>
        <w:r w:rsidR="00C51524">
          <w:rPr>
            <w:noProof/>
            <w:webHidden/>
          </w:rPr>
          <w:fldChar w:fldCharType="separate"/>
        </w:r>
        <w:r w:rsidR="009357BD">
          <w:rPr>
            <w:noProof/>
            <w:webHidden/>
          </w:rPr>
          <w:t>38</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3" w:history="1">
        <w:r w:rsidR="00C51524" w:rsidRPr="00912208">
          <w:rPr>
            <w:rStyle w:val="Hypertextovodkaz"/>
            <w:rFonts w:eastAsia="ComeniaSerif"/>
            <w:noProof/>
          </w:rPr>
          <w:t>10.4</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Filtry</w:t>
        </w:r>
        <w:r w:rsidR="00C51524">
          <w:rPr>
            <w:noProof/>
            <w:webHidden/>
          </w:rPr>
          <w:tab/>
        </w:r>
        <w:r w:rsidR="00C51524">
          <w:rPr>
            <w:noProof/>
            <w:webHidden/>
          </w:rPr>
          <w:fldChar w:fldCharType="begin"/>
        </w:r>
        <w:r w:rsidR="00C51524">
          <w:rPr>
            <w:noProof/>
            <w:webHidden/>
          </w:rPr>
          <w:instrText xml:space="preserve"> PAGEREF _Toc412489373 \h </w:instrText>
        </w:r>
        <w:r w:rsidR="00C51524">
          <w:rPr>
            <w:noProof/>
            <w:webHidden/>
          </w:rPr>
        </w:r>
        <w:r w:rsidR="00C51524">
          <w:rPr>
            <w:noProof/>
            <w:webHidden/>
          </w:rPr>
          <w:fldChar w:fldCharType="separate"/>
        </w:r>
        <w:r w:rsidR="009357BD">
          <w:rPr>
            <w:noProof/>
            <w:webHidden/>
          </w:rPr>
          <w:t>39</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74" w:history="1">
        <w:r w:rsidR="00C51524" w:rsidRPr="00912208">
          <w:rPr>
            <w:rStyle w:val="Hypertextovodkaz"/>
            <w:rFonts w:eastAsia="ComeniaSerif"/>
            <w:noProof/>
          </w:rPr>
          <w:t>1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Ext plugin Liferay</w:t>
        </w:r>
        <w:r w:rsidR="00C51524">
          <w:rPr>
            <w:noProof/>
            <w:webHidden/>
          </w:rPr>
          <w:tab/>
        </w:r>
        <w:r w:rsidR="00C51524">
          <w:rPr>
            <w:noProof/>
            <w:webHidden/>
          </w:rPr>
          <w:fldChar w:fldCharType="begin"/>
        </w:r>
        <w:r w:rsidR="00C51524">
          <w:rPr>
            <w:noProof/>
            <w:webHidden/>
          </w:rPr>
          <w:instrText xml:space="preserve"> PAGEREF _Toc412489374 \h </w:instrText>
        </w:r>
        <w:r w:rsidR="00C51524">
          <w:rPr>
            <w:noProof/>
            <w:webHidden/>
          </w:rPr>
        </w:r>
        <w:r w:rsidR="00C51524">
          <w:rPr>
            <w:noProof/>
            <w:webHidden/>
          </w:rPr>
          <w:fldChar w:fldCharType="separate"/>
        </w:r>
        <w:r w:rsidR="009357BD">
          <w:rPr>
            <w:noProof/>
            <w:webHidden/>
          </w:rPr>
          <w:t>40</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5" w:history="1">
        <w:r w:rsidR="00C51524" w:rsidRPr="00912208">
          <w:rPr>
            <w:rStyle w:val="Hypertextovodkaz"/>
            <w:rFonts w:eastAsia="ComeniaSerif"/>
            <w:noProof/>
          </w:rPr>
          <w:t>11.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Nasazení pluginu</w:t>
        </w:r>
        <w:r w:rsidR="00C51524">
          <w:rPr>
            <w:noProof/>
            <w:webHidden/>
          </w:rPr>
          <w:tab/>
        </w:r>
        <w:r w:rsidR="00C51524">
          <w:rPr>
            <w:noProof/>
            <w:webHidden/>
          </w:rPr>
          <w:fldChar w:fldCharType="begin"/>
        </w:r>
        <w:r w:rsidR="00C51524">
          <w:rPr>
            <w:noProof/>
            <w:webHidden/>
          </w:rPr>
          <w:instrText xml:space="preserve"> PAGEREF _Toc412489375 \h </w:instrText>
        </w:r>
        <w:r w:rsidR="00C51524">
          <w:rPr>
            <w:noProof/>
            <w:webHidden/>
          </w:rPr>
        </w:r>
        <w:r w:rsidR="00C51524">
          <w:rPr>
            <w:noProof/>
            <w:webHidden/>
          </w:rPr>
          <w:fldChar w:fldCharType="separate"/>
        </w:r>
        <w:r w:rsidR="009357BD">
          <w:rPr>
            <w:noProof/>
            <w:webHidden/>
          </w:rPr>
          <w:t>41</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76" w:history="1">
        <w:r w:rsidR="00C51524" w:rsidRPr="00912208">
          <w:rPr>
            <w:rStyle w:val="Hypertextovodkaz"/>
            <w:rFonts w:eastAsia="ComeniaSerif"/>
            <w:noProof/>
          </w:rPr>
          <w:t>12</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ComeniaSerif"/>
            <w:noProof/>
          </w:rPr>
          <w:t>Funkční popis aplikace</w:t>
        </w:r>
        <w:r w:rsidR="00C51524">
          <w:rPr>
            <w:noProof/>
            <w:webHidden/>
          </w:rPr>
          <w:tab/>
        </w:r>
        <w:r w:rsidR="00C51524">
          <w:rPr>
            <w:noProof/>
            <w:webHidden/>
          </w:rPr>
          <w:fldChar w:fldCharType="begin"/>
        </w:r>
        <w:r w:rsidR="00C51524">
          <w:rPr>
            <w:noProof/>
            <w:webHidden/>
          </w:rPr>
          <w:instrText xml:space="preserve"> PAGEREF _Toc412489376 \h </w:instrText>
        </w:r>
        <w:r w:rsidR="00C51524">
          <w:rPr>
            <w:noProof/>
            <w:webHidden/>
          </w:rPr>
        </w:r>
        <w:r w:rsidR="00C51524">
          <w:rPr>
            <w:noProof/>
            <w:webHidden/>
          </w:rPr>
          <w:fldChar w:fldCharType="separate"/>
        </w:r>
        <w:r w:rsidR="009357BD">
          <w:rPr>
            <w:noProof/>
            <w:webHidden/>
          </w:rPr>
          <w:t>44</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77" w:history="1">
        <w:r w:rsidR="00C51524" w:rsidRPr="00912208">
          <w:rPr>
            <w:rStyle w:val="Hypertextovodkaz"/>
            <w:noProof/>
          </w:rPr>
          <w:t>13</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Výběr JS frameworku</w:t>
        </w:r>
        <w:r w:rsidR="00C51524">
          <w:rPr>
            <w:noProof/>
            <w:webHidden/>
          </w:rPr>
          <w:tab/>
        </w:r>
        <w:r w:rsidR="00C51524">
          <w:rPr>
            <w:noProof/>
            <w:webHidden/>
          </w:rPr>
          <w:fldChar w:fldCharType="begin"/>
        </w:r>
        <w:r w:rsidR="00C51524">
          <w:rPr>
            <w:noProof/>
            <w:webHidden/>
          </w:rPr>
          <w:instrText xml:space="preserve"> PAGEREF _Toc412489377 \h </w:instrText>
        </w:r>
        <w:r w:rsidR="00C51524">
          <w:rPr>
            <w:noProof/>
            <w:webHidden/>
          </w:rPr>
        </w:r>
        <w:r w:rsidR="00C51524">
          <w:rPr>
            <w:noProof/>
            <w:webHidden/>
          </w:rPr>
          <w:fldChar w:fldCharType="separate"/>
        </w:r>
        <w:r w:rsidR="009357BD">
          <w:rPr>
            <w:noProof/>
            <w:webHidden/>
          </w:rPr>
          <w:t>45</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8" w:history="1">
        <w:r w:rsidR="00C51524" w:rsidRPr="00912208">
          <w:rPr>
            <w:rStyle w:val="Hypertextovodkaz"/>
            <w:noProof/>
          </w:rPr>
          <w:t>13.1</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ReactJS</w:t>
        </w:r>
        <w:r w:rsidR="00C51524">
          <w:rPr>
            <w:noProof/>
            <w:webHidden/>
          </w:rPr>
          <w:tab/>
        </w:r>
        <w:r w:rsidR="00C51524">
          <w:rPr>
            <w:noProof/>
            <w:webHidden/>
          </w:rPr>
          <w:fldChar w:fldCharType="begin"/>
        </w:r>
        <w:r w:rsidR="00C51524">
          <w:rPr>
            <w:noProof/>
            <w:webHidden/>
          </w:rPr>
          <w:instrText xml:space="preserve"> PAGEREF _Toc412489378 \h </w:instrText>
        </w:r>
        <w:r w:rsidR="00C51524">
          <w:rPr>
            <w:noProof/>
            <w:webHidden/>
          </w:rPr>
        </w:r>
        <w:r w:rsidR="00C51524">
          <w:rPr>
            <w:noProof/>
            <w:webHidden/>
          </w:rPr>
          <w:fldChar w:fldCharType="separate"/>
        </w:r>
        <w:r w:rsidR="009357BD">
          <w:rPr>
            <w:noProof/>
            <w:webHidden/>
          </w:rPr>
          <w:t>46</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79" w:history="1">
        <w:r w:rsidR="00C51524" w:rsidRPr="00912208">
          <w:rPr>
            <w:rStyle w:val="Hypertextovodkaz"/>
            <w:noProof/>
          </w:rPr>
          <w:t>13.2</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Flux</w:t>
        </w:r>
        <w:r w:rsidR="00C51524">
          <w:rPr>
            <w:noProof/>
            <w:webHidden/>
          </w:rPr>
          <w:tab/>
        </w:r>
        <w:r w:rsidR="00C51524">
          <w:rPr>
            <w:noProof/>
            <w:webHidden/>
          </w:rPr>
          <w:fldChar w:fldCharType="begin"/>
        </w:r>
        <w:r w:rsidR="00C51524">
          <w:rPr>
            <w:noProof/>
            <w:webHidden/>
          </w:rPr>
          <w:instrText xml:space="preserve"> PAGEREF _Toc412489379 \h </w:instrText>
        </w:r>
        <w:r w:rsidR="00C51524">
          <w:rPr>
            <w:noProof/>
            <w:webHidden/>
          </w:rPr>
        </w:r>
        <w:r w:rsidR="00C51524">
          <w:rPr>
            <w:noProof/>
            <w:webHidden/>
          </w:rPr>
          <w:fldChar w:fldCharType="separate"/>
        </w:r>
        <w:r w:rsidR="009357BD">
          <w:rPr>
            <w:noProof/>
            <w:webHidden/>
          </w:rPr>
          <w:t>48</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80" w:history="1">
        <w:r w:rsidR="00C51524" w:rsidRPr="00912208">
          <w:rPr>
            <w:rStyle w:val="Hypertextovodkaz"/>
            <w:noProof/>
          </w:rPr>
          <w:t>14</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Architektura aplikace Evrem</w:t>
        </w:r>
        <w:r w:rsidR="00C51524">
          <w:rPr>
            <w:noProof/>
            <w:webHidden/>
          </w:rPr>
          <w:tab/>
        </w:r>
        <w:r w:rsidR="00C51524">
          <w:rPr>
            <w:noProof/>
            <w:webHidden/>
          </w:rPr>
          <w:fldChar w:fldCharType="begin"/>
        </w:r>
        <w:r w:rsidR="00C51524">
          <w:rPr>
            <w:noProof/>
            <w:webHidden/>
          </w:rPr>
          <w:instrText xml:space="preserve"> PAGEREF _Toc412489380 \h </w:instrText>
        </w:r>
        <w:r w:rsidR="00C51524">
          <w:rPr>
            <w:noProof/>
            <w:webHidden/>
          </w:rPr>
        </w:r>
        <w:r w:rsidR="00C51524">
          <w:rPr>
            <w:noProof/>
            <w:webHidden/>
          </w:rPr>
          <w:fldChar w:fldCharType="separate"/>
        </w:r>
        <w:r w:rsidR="009357BD">
          <w:rPr>
            <w:noProof/>
            <w:webHidden/>
          </w:rPr>
          <w:t>51</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81" w:history="1">
        <w:r w:rsidR="00C51524" w:rsidRPr="00912208">
          <w:rPr>
            <w:rStyle w:val="Hypertextovodkaz"/>
            <w:noProof/>
          </w:rPr>
          <w:t>14.1</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Klientská část aplikace</w:t>
        </w:r>
        <w:r w:rsidR="00C51524">
          <w:rPr>
            <w:noProof/>
            <w:webHidden/>
          </w:rPr>
          <w:tab/>
        </w:r>
        <w:r w:rsidR="00C51524">
          <w:rPr>
            <w:noProof/>
            <w:webHidden/>
          </w:rPr>
          <w:fldChar w:fldCharType="begin"/>
        </w:r>
        <w:r w:rsidR="00C51524">
          <w:rPr>
            <w:noProof/>
            <w:webHidden/>
          </w:rPr>
          <w:instrText xml:space="preserve"> PAGEREF _Toc412489381 \h </w:instrText>
        </w:r>
        <w:r w:rsidR="00C51524">
          <w:rPr>
            <w:noProof/>
            <w:webHidden/>
          </w:rPr>
        </w:r>
        <w:r w:rsidR="00C51524">
          <w:rPr>
            <w:noProof/>
            <w:webHidden/>
          </w:rPr>
          <w:fldChar w:fldCharType="separate"/>
        </w:r>
        <w:r w:rsidR="009357BD">
          <w:rPr>
            <w:noProof/>
            <w:webHidden/>
          </w:rPr>
          <w:t>51</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82" w:history="1">
        <w:r w:rsidR="00C51524" w:rsidRPr="00912208">
          <w:rPr>
            <w:rStyle w:val="Hypertextovodkaz"/>
            <w:noProof/>
          </w:rPr>
          <w:t>14.2</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Serverová část aplikace</w:t>
        </w:r>
        <w:r w:rsidR="00C51524">
          <w:rPr>
            <w:noProof/>
            <w:webHidden/>
          </w:rPr>
          <w:tab/>
        </w:r>
        <w:r w:rsidR="00C51524">
          <w:rPr>
            <w:noProof/>
            <w:webHidden/>
          </w:rPr>
          <w:fldChar w:fldCharType="begin"/>
        </w:r>
        <w:r w:rsidR="00C51524">
          <w:rPr>
            <w:noProof/>
            <w:webHidden/>
          </w:rPr>
          <w:instrText xml:space="preserve"> PAGEREF _Toc412489382 \h </w:instrText>
        </w:r>
        <w:r w:rsidR="00C51524">
          <w:rPr>
            <w:noProof/>
            <w:webHidden/>
          </w:rPr>
        </w:r>
        <w:r w:rsidR="00C51524">
          <w:rPr>
            <w:noProof/>
            <w:webHidden/>
          </w:rPr>
          <w:fldChar w:fldCharType="separate"/>
        </w:r>
        <w:r w:rsidR="009357BD">
          <w:rPr>
            <w:noProof/>
            <w:webHidden/>
          </w:rPr>
          <w:t>55</w:t>
        </w:r>
        <w:r w:rsidR="00C51524">
          <w:rPr>
            <w:noProof/>
            <w:webHidden/>
          </w:rPr>
          <w:fldChar w:fldCharType="end"/>
        </w:r>
      </w:hyperlink>
    </w:p>
    <w:p w:rsidR="00C51524" w:rsidRDefault="00302B0D">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2489383" w:history="1">
        <w:r w:rsidR="00C51524" w:rsidRPr="00912208">
          <w:rPr>
            <w:rStyle w:val="Hypertextovodkaz"/>
            <w:rFonts w:eastAsiaTheme="minorHAnsi"/>
            <w:noProof/>
          </w:rPr>
          <w:t>14.2.1</w:t>
        </w:r>
        <w:r w:rsidR="00C51524">
          <w:rPr>
            <w:rFonts w:asciiTheme="minorHAnsi" w:eastAsiaTheme="minorEastAsia" w:hAnsiTheme="minorHAnsi" w:cstheme="minorBidi"/>
            <w:noProof/>
            <w:sz w:val="22"/>
            <w:szCs w:val="22"/>
            <w:lang w:eastAsia="cs-CZ" w:bidi="ar-SA"/>
          </w:rPr>
          <w:tab/>
        </w:r>
        <w:r w:rsidR="00C51524" w:rsidRPr="00912208">
          <w:rPr>
            <w:rStyle w:val="Hypertextovodkaz"/>
            <w:rFonts w:eastAsiaTheme="minorHAnsi"/>
            <w:noProof/>
          </w:rPr>
          <w:t>Apache Maven</w:t>
        </w:r>
        <w:r w:rsidR="00C51524">
          <w:rPr>
            <w:noProof/>
            <w:webHidden/>
          </w:rPr>
          <w:tab/>
        </w:r>
        <w:r w:rsidR="00C51524">
          <w:rPr>
            <w:noProof/>
            <w:webHidden/>
          </w:rPr>
          <w:fldChar w:fldCharType="begin"/>
        </w:r>
        <w:r w:rsidR="00C51524">
          <w:rPr>
            <w:noProof/>
            <w:webHidden/>
          </w:rPr>
          <w:instrText xml:space="preserve"> PAGEREF _Toc412489383 \h </w:instrText>
        </w:r>
        <w:r w:rsidR="00C51524">
          <w:rPr>
            <w:noProof/>
            <w:webHidden/>
          </w:rPr>
        </w:r>
        <w:r w:rsidR="00C51524">
          <w:rPr>
            <w:noProof/>
            <w:webHidden/>
          </w:rPr>
          <w:fldChar w:fldCharType="separate"/>
        </w:r>
        <w:r w:rsidR="009357BD">
          <w:rPr>
            <w:noProof/>
            <w:webHidden/>
          </w:rPr>
          <w:t>59</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84" w:history="1">
        <w:r w:rsidR="00C51524" w:rsidRPr="00912208">
          <w:rPr>
            <w:rStyle w:val="Hypertextovodkaz"/>
            <w:noProof/>
          </w:rPr>
          <w:t>14.3</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Administrační nastavení</w:t>
        </w:r>
        <w:r w:rsidR="00C51524">
          <w:rPr>
            <w:noProof/>
            <w:webHidden/>
          </w:rPr>
          <w:tab/>
        </w:r>
        <w:r w:rsidR="00C51524">
          <w:rPr>
            <w:noProof/>
            <w:webHidden/>
          </w:rPr>
          <w:fldChar w:fldCharType="begin"/>
        </w:r>
        <w:r w:rsidR="00C51524">
          <w:rPr>
            <w:noProof/>
            <w:webHidden/>
          </w:rPr>
          <w:instrText xml:space="preserve"> PAGEREF _Toc412489384 \h </w:instrText>
        </w:r>
        <w:r w:rsidR="00C51524">
          <w:rPr>
            <w:noProof/>
            <w:webHidden/>
          </w:rPr>
        </w:r>
        <w:r w:rsidR="00C51524">
          <w:rPr>
            <w:noProof/>
            <w:webHidden/>
          </w:rPr>
          <w:fldChar w:fldCharType="separate"/>
        </w:r>
        <w:r w:rsidR="009357BD">
          <w:rPr>
            <w:noProof/>
            <w:webHidden/>
          </w:rPr>
          <w:t>61</w:t>
        </w:r>
        <w:r w:rsidR="00C51524">
          <w:rPr>
            <w:noProof/>
            <w:webHidden/>
          </w:rPr>
          <w:fldChar w:fldCharType="end"/>
        </w:r>
      </w:hyperlink>
    </w:p>
    <w:p w:rsidR="00C51524" w:rsidRDefault="00302B0D">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2489385" w:history="1">
        <w:r w:rsidR="00C51524" w:rsidRPr="00912208">
          <w:rPr>
            <w:rStyle w:val="Hypertextovodkaz"/>
            <w:noProof/>
          </w:rPr>
          <w:t>14.4</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Použité technologie</w:t>
        </w:r>
        <w:r w:rsidR="00C51524">
          <w:rPr>
            <w:noProof/>
            <w:webHidden/>
          </w:rPr>
          <w:tab/>
        </w:r>
        <w:r w:rsidR="00C51524">
          <w:rPr>
            <w:noProof/>
            <w:webHidden/>
          </w:rPr>
          <w:fldChar w:fldCharType="begin"/>
        </w:r>
        <w:r w:rsidR="00C51524">
          <w:rPr>
            <w:noProof/>
            <w:webHidden/>
          </w:rPr>
          <w:instrText xml:space="preserve"> PAGEREF _Toc412489385 \h </w:instrText>
        </w:r>
        <w:r w:rsidR="00C51524">
          <w:rPr>
            <w:noProof/>
            <w:webHidden/>
          </w:rPr>
        </w:r>
        <w:r w:rsidR="00C51524">
          <w:rPr>
            <w:noProof/>
            <w:webHidden/>
          </w:rPr>
          <w:fldChar w:fldCharType="separate"/>
        </w:r>
        <w:r w:rsidR="009357BD">
          <w:rPr>
            <w:noProof/>
            <w:webHidden/>
          </w:rPr>
          <w:t>61</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86" w:history="1">
        <w:r w:rsidR="00C51524" w:rsidRPr="00912208">
          <w:rPr>
            <w:rStyle w:val="Hypertextovodkaz"/>
            <w:noProof/>
          </w:rPr>
          <w:t>15</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Výhody a nevýhody použití platformy Liferay</w:t>
        </w:r>
        <w:r w:rsidR="00C51524">
          <w:rPr>
            <w:noProof/>
            <w:webHidden/>
          </w:rPr>
          <w:tab/>
        </w:r>
        <w:r w:rsidR="00C51524">
          <w:rPr>
            <w:noProof/>
            <w:webHidden/>
          </w:rPr>
          <w:fldChar w:fldCharType="begin"/>
        </w:r>
        <w:r w:rsidR="00C51524">
          <w:rPr>
            <w:noProof/>
            <w:webHidden/>
          </w:rPr>
          <w:instrText xml:space="preserve"> PAGEREF _Toc412489386 \h </w:instrText>
        </w:r>
        <w:r w:rsidR="00C51524">
          <w:rPr>
            <w:noProof/>
            <w:webHidden/>
          </w:rPr>
        </w:r>
        <w:r w:rsidR="00C51524">
          <w:rPr>
            <w:noProof/>
            <w:webHidden/>
          </w:rPr>
          <w:fldChar w:fldCharType="separate"/>
        </w:r>
        <w:r w:rsidR="009357BD">
          <w:rPr>
            <w:noProof/>
            <w:webHidden/>
          </w:rPr>
          <w:t>62</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87" w:history="1">
        <w:r w:rsidR="00C51524" w:rsidRPr="00912208">
          <w:rPr>
            <w:rStyle w:val="Hypertextovodkaz"/>
            <w:noProof/>
          </w:rPr>
          <w:t>16</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Shrnutí výsledků</w:t>
        </w:r>
        <w:r w:rsidR="00C51524">
          <w:rPr>
            <w:noProof/>
            <w:webHidden/>
          </w:rPr>
          <w:tab/>
        </w:r>
        <w:r w:rsidR="00C51524">
          <w:rPr>
            <w:noProof/>
            <w:webHidden/>
          </w:rPr>
          <w:fldChar w:fldCharType="begin"/>
        </w:r>
        <w:r w:rsidR="00C51524">
          <w:rPr>
            <w:noProof/>
            <w:webHidden/>
          </w:rPr>
          <w:instrText xml:space="preserve"> PAGEREF _Toc412489387 \h </w:instrText>
        </w:r>
        <w:r w:rsidR="00C51524">
          <w:rPr>
            <w:noProof/>
            <w:webHidden/>
          </w:rPr>
        </w:r>
        <w:r w:rsidR="00C51524">
          <w:rPr>
            <w:noProof/>
            <w:webHidden/>
          </w:rPr>
          <w:fldChar w:fldCharType="separate"/>
        </w:r>
        <w:r w:rsidR="009357BD">
          <w:rPr>
            <w:noProof/>
            <w:webHidden/>
          </w:rPr>
          <w:t>63</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88" w:history="1">
        <w:r w:rsidR="00C51524" w:rsidRPr="00912208">
          <w:rPr>
            <w:rStyle w:val="Hypertextovodkaz"/>
            <w:noProof/>
          </w:rPr>
          <w:t>17</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Závěry a doporučení</w:t>
        </w:r>
        <w:r w:rsidR="00C51524">
          <w:rPr>
            <w:noProof/>
            <w:webHidden/>
          </w:rPr>
          <w:tab/>
        </w:r>
        <w:r w:rsidR="00C51524">
          <w:rPr>
            <w:noProof/>
            <w:webHidden/>
          </w:rPr>
          <w:fldChar w:fldCharType="begin"/>
        </w:r>
        <w:r w:rsidR="00C51524">
          <w:rPr>
            <w:noProof/>
            <w:webHidden/>
          </w:rPr>
          <w:instrText xml:space="preserve"> PAGEREF _Toc412489388 \h </w:instrText>
        </w:r>
        <w:r w:rsidR="00C51524">
          <w:rPr>
            <w:noProof/>
            <w:webHidden/>
          </w:rPr>
        </w:r>
        <w:r w:rsidR="00C51524">
          <w:rPr>
            <w:noProof/>
            <w:webHidden/>
          </w:rPr>
          <w:fldChar w:fldCharType="separate"/>
        </w:r>
        <w:r w:rsidR="009357BD">
          <w:rPr>
            <w:noProof/>
            <w:webHidden/>
          </w:rPr>
          <w:t>64</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89" w:history="1">
        <w:r w:rsidR="00C51524" w:rsidRPr="00912208">
          <w:rPr>
            <w:rStyle w:val="Hypertextovodkaz"/>
            <w:noProof/>
          </w:rPr>
          <w:t>18</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Seznam použité literatury</w:t>
        </w:r>
        <w:r w:rsidR="00C51524">
          <w:rPr>
            <w:noProof/>
            <w:webHidden/>
          </w:rPr>
          <w:tab/>
        </w:r>
        <w:r w:rsidR="00C51524">
          <w:rPr>
            <w:noProof/>
            <w:webHidden/>
          </w:rPr>
          <w:fldChar w:fldCharType="begin"/>
        </w:r>
        <w:r w:rsidR="00C51524">
          <w:rPr>
            <w:noProof/>
            <w:webHidden/>
          </w:rPr>
          <w:instrText xml:space="preserve"> PAGEREF _Toc412489389 \h </w:instrText>
        </w:r>
        <w:r w:rsidR="00C51524">
          <w:rPr>
            <w:noProof/>
            <w:webHidden/>
          </w:rPr>
        </w:r>
        <w:r w:rsidR="00C51524">
          <w:rPr>
            <w:noProof/>
            <w:webHidden/>
          </w:rPr>
          <w:fldChar w:fldCharType="separate"/>
        </w:r>
        <w:r w:rsidR="009357BD">
          <w:rPr>
            <w:noProof/>
            <w:webHidden/>
          </w:rPr>
          <w:t>66</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90" w:history="1">
        <w:r w:rsidR="00C51524" w:rsidRPr="00912208">
          <w:rPr>
            <w:rStyle w:val="Hypertextovodkaz"/>
            <w:noProof/>
          </w:rPr>
          <w:t>19</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Přílohy</w:t>
        </w:r>
        <w:r w:rsidR="00C51524">
          <w:rPr>
            <w:noProof/>
            <w:webHidden/>
          </w:rPr>
          <w:tab/>
        </w:r>
        <w:r w:rsidR="00C51524">
          <w:rPr>
            <w:noProof/>
            <w:webHidden/>
          </w:rPr>
          <w:fldChar w:fldCharType="begin"/>
        </w:r>
        <w:r w:rsidR="00C51524">
          <w:rPr>
            <w:noProof/>
            <w:webHidden/>
          </w:rPr>
          <w:instrText xml:space="preserve"> PAGEREF _Toc412489390 \h </w:instrText>
        </w:r>
        <w:r w:rsidR="00C51524">
          <w:rPr>
            <w:noProof/>
            <w:webHidden/>
          </w:rPr>
        </w:r>
        <w:r w:rsidR="00C51524">
          <w:rPr>
            <w:noProof/>
            <w:webHidden/>
          </w:rPr>
          <w:fldChar w:fldCharType="separate"/>
        </w:r>
        <w:r w:rsidR="009357BD">
          <w:rPr>
            <w:noProof/>
            <w:webHidden/>
          </w:rPr>
          <w:t>71</w:t>
        </w:r>
        <w:r w:rsidR="00C51524">
          <w:rPr>
            <w:noProof/>
            <w:webHidden/>
          </w:rPr>
          <w:fldChar w:fldCharType="end"/>
        </w:r>
      </w:hyperlink>
    </w:p>
    <w:p w:rsidR="00C51524" w:rsidRDefault="00302B0D">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2489391" w:history="1">
        <w:r w:rsidR="00C51524" w:rsidRPr="00912208">
          <w:rPr>
            <w:rStyle w:val="Hypertextovodkaz"/>
            <w:noProof/>
          </w:rPr>
          <w:t>20</w:t>
        </w:r>
        <w:r w:rsidR="00C51524">
          <w:rPr>
            <w:rFonts w:asciiTheme="minorHAnsi" w:eastAsiaTheme="minorEastAsia" w:hAnsiTheme="minorHAnsi" w:cstheme="minorBidi"/>
            <w:noProof/>
            <w:sz w:val="22"/>
            <w:szCs w:val="22"/>
            <w:lang w:eastAsia="cs-CZ" w:bidi="ar-SA"/>
          </w:rPr>
          <w:tab/>
        </w:r>
        <w:r w:rsidR="00C51524" w:rsidRPr="00912208">
          <w:rPr>
            <w:rStyle w:val="Hypertextovodkaz"/>
            <w:noProof/>
          </w:rPr>
          <w:t>Zadání závěrečné práce</w:t>
        </w:r>
        <w:r w:rsidR="00C51524">
          <w:rPr>
            <w:noProof/>
            <w:webHidden/>
          </w:rPr>
          <w:tab/>
        </w:r>
        <w:r w:rsidR="00C51524">
          <w:rPr>
            <w:noProof/>
            <w:webHidden/>
          </w:rPr>
          <w:fldChar w:fldCharType="begin"/>
        </w:r>
        <w:r w:rsidR="00C51524">
          <w:rPr>
            <w:noProof/>
            <w:webHidden/>
          </w:rPr>
          <w:instrText xml:space="preserve"> PAGEREF _Toc412489391 \h </w:instrText>
        </w:r>
        <w:r w:rsidR="00C51524">
          <w:rPr>
            <w:noProof/>
            <w:webHidden/>
          </w:rPr>
        </w:r>
        <w:r w:rsidR="00C51524">
          <w:rPr>
            <w:noProof/>
            <w:webHidden/>
          </w:rPr>
          <w:fldChar w:fldCharType="separate"/>
        </w:r>
        <w:r w:rsidR="009357BD">
          <w:rPr>
            <w:noProof/>
            <w:webHidden/>
          </w:rPr>
          <w:t>76</w:t>
        </w:r>
        <w:r w:rsidR="00C51524">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F10E3B"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2397278" w:history="1">
        <w:r w:rsidR="00F10E3B" w:rsidRPr="001D1CAE">
          <w:rPr>
            <w:rStyle w:val="Hypertextovodkaz"/>
            <w:noProof/>
          </w:rPr>
          <w:t>Obrázek 1 Moderní Web Content Management System</w:t>
        </w:r>
        <w:r w:rsidR="00F10E3B">
          <w:rPr>
            <w:noProof/>
            <w:webHidden/>
          </w:rPr>
          <w:tab/>
        </w:r>
        <w:r w:rsidR="00F10E3B">
          <w:rPr>
            <w:noProof/>
            <w:webHidden/>
          </w:rPr>
          <w:fldChar w:fldCharType="begin"/>
        </w:r>
        <w:r w:rsidR="00F10E3B">
          <w:rPr>
            <w:noProof/>
            <w:webHidden/>
          </w:rPr>
          <w:instrText xml:space="preserve"> PAGEREF _Toc412397278 \h </w:instrText>
        </w:r>
        <w:r w:rsidR="00F10E3B">
          <w:rPr>
            <w:noProof/>
            <w:webHidden/>
          </w:rPr>
        </w:r>
        <w:r w:rsidR="00F10E3B">
          <w:rPr>
            <w:noProof/>
            <w:webHidden/>
          </w:rPr>
          <w:fldChar w:fldCharType="separate"/>
        </w:r>
        <w:r w:rsidR="009357BD">
          <w:rPr>
            <w:noProof/>
            <w:webHidden/>
          </w:rPr>
          <w:t>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79" w:history="1">
        <w:r w:rsidR="00F10E3B" w:rsidRPr="001D1CAE">
          <w:rPr>
            <w:rStyle w:val="Hypertextovodkaz"/>
            <w:noProof/>
          </w:rPr>
          <w:t>Obrázek 2 Diagram spolupráce portálu a portletů</w:t>
        </w:r>
        <w:r w:rsidR="00F10E3B">
          <w:rPr>
            <w:noProof/>
            <w:webHidden/>
          </w:rPr>
          <w:tab/>
        </w:r>
        <w:r w:rsidR="00F10E3B">
          <w:rPr>
            <w:noProof/>
            <w:webHidden/>
          </w:rPr>
          <w:fldChar w:fldCharType="begin"/>
        </w:r>
        <w:r w:rsidR="00F10E3B">
          <w:rPr>
            <w:noProof/>
            <w:webHidden/>
          </w:rPr>
          <w:instrText xml:space="preserve"> PAGEREF _Toc412397279 \h </w:instrText>
        </w:r>
        <w:r w:rsidR="00F10E3B">
          <w:rPr>
            <w:noProof/>
            <w:webHidden/>
          </w:rPr>
        </w:r>
        <w:r w:rsidR="00F10E3B">
          <w:rPr>
            <w:noProof/>
            <w:webHidden/>
          </w:rPr>
          <w:fldChar w:fldCharType="separate"/>
        </w:r>
        <w:r w:rsidR="009357BD">
          <w:rPr>
            <w:noProof/>
            <w:webHidden/>
          </w:rPr>
          <w:t>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0" w:history="1">
        <w:r w:rsidR="00F10E3B" w:rsidRPr="001D1CAE">
          <w:rPr>
            <w:rStyle w:val="Hypertextovodkaz"/>
            <w:noProof/>
          </w:rPr>
          <w:t>Obrázek 3 Životní cyklus portletů</w:t>
        </w:r>
        <w:r w:rsidR="00F10E3B">
          <w:rPr>
            <w:noProof/>
            <w:webHidden/>
          </w:rPr>
          <w:tab/>
        </w:r>
        <w:r w:rsidR="00F10E3B">
          <w:rPr>
            <w:noProof/>
            <w:webHidden/>
          </w:rPr>
          <w:fldChar w:fldCharType="begin"/>
        </w:r>
        <w:r w:rsidR="00F10E3B">
          <w:rPr>
            <w:noProof/>
            <w:webHidden/>
          </w:rPr>
          <w:instrText xml:space="preserve"> PAGEREF _Toc412397280 \h </w:instrText>
        </w:r>
        <w:r w:rsidR="00F10E3B">
          <w:rPr>
            <w:noProof/>
            <w:webHidden/>
          </w:rPr>
        </w:r>
        <w:r w:rsidR="00F10E3B">
          <w:rPr>
            <w:noProof/>
            <w:webHidden/>
          </w:rPr>
          <w:fldChar w:fldCharType="separate"/>
        </w:r>
        <w:r w:rsidR="009357BD">
          <w:rPr>
            <w:noProof/>
            <w:webHidden/>
          </w:rPr>
          <w:t>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1" w:history="1">
        <w:r w:rsidR="00F10E3B" w:rsidRPr="001D1CAE">
          <w:rPr>
            <w:rStyle w:val="Hypertextovodkaz"/>
            <w:noProof/>
          </w:rPr>
          <w:t>Obrázek 4 Srovnání horizontálních portálů</w:t>
        </w:r>
        <w:r w:rsidR="00F10E3B">
          <w:rPr>
            <w:noProof/>
            <w:webHidden/>
          </w:rPr>
          <w:tab/>
        </w:r>
        <w:r w:rsidR="00F10E3B">
          <w:rPr>
            <w:noProof/>
            <w:webHidden/>
          </w:rPr>
          <w:fldChar w:fldCharType="begin"/>
        </w:r>
        <w:r w:rsidR="00F10E3B">
          <w:rPr>
            <w:noProof/>
            <w:webHidden/>
          </w:rPr>
          <w:instrText xml:space="preserve"> PAGEREF _Toc412397281 \h </w:instrText>
        </w:r>
        <w:r w:rsidR="00F10E3B">
          <w:rPr>
            <w:noProof/>
            <w:webHidden/>
          </w:rPr>
        </w:r>
        <w:r w:rsidR="00F10E3B">
          <w:rPr>
            <w:noProof/>
            <w:webHidden/>
          </w:rPr>
          <w:fldChar w:fldCharType="separate"/>
        </w:r>
        <w:r w:rsidR="009357BD">
          <w:rPr>
            <w:noProof/>
            <w:webHidden/>
          </w:rPr>
          <w:t>11</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2" w:history="1">
        <w:r w:rsidR="00F10E3B" w:rsidRPr="001D1CAE">
          <w:rPr>
            <w:rStyle w:val="Hypertextovodkaz"/>
            <w:noProof/>
          </w:rPr>
          <w:t>Obrázek 5 Architektura komponent v Liferay portálu</w:t>
        </w:r>
        <w:r w:rsidR="00F10E3B">
          <w:rPr>
            <w:noProof/>
            <w:webHidden/>
          </w:rPr>
          <w:tab/>
        </w:r>
        <w:r w:rsidR="00F10E3B">
          <w:rPr>
            <w:noProof/>
            <w:webHidden/>
          </w:rPr>
          <w:fldChar w:fldCharType="begin"/>
        </w:r>
        <w:r w:rsidR="00F10E3B">
          <w:rPr>
            <w:noProof/>
            <w:webHidden/>
          </w:rPr>
          <w:instrText xml:space="preserve"> PAGEREF _Toc412397282 \h </w:instrText>
        </w:r>
        <w:r w:rsidR="00F10E3B">
          <w:rPr>
            <w:noProof/>
            <w:webHidden/>
          </w:rPr>
        </w:r>
        <w:r w:rsidR="00F10E3B">
          <w:rPr>
            <w:noProof/>
            <w:webHidden/>
          </w:rPr>
          <w:fldChar w:fldCharType="separate"/>
        </w:r>
        <w:r w:rsidR="009357BD">
          <w:rPr>
            <w:noProof/>
            <w:webHidden/>
          </w:rPr>
          <w:t>1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3" w:history="1">
        <w:r w:rsidR="00F10E3B" w:rsidRPr="001D1CAE">
          <w:rPr>
            <w:rStyle w:val="Hypertextovodkaz"/>
            <w:noProof/>
          </w:rPr>
          <w:t>Obrázek 6 Technologická základna Liferay portálu</w:t>
        </w:r>
        <w:r w:rsidR="00F10E3B">
          <w:rPr>
            <w:noProof/>
            <w:webHidden/>
          </w:rPr>
          <w:tab/>
        </w:r>
        <w:r w:rsidR="00F10E3B">
          <w:rPr>
            <w:noProof/>
            <w:webHidden/>
          </w:rPr>
          <w:fldChar w:fldCharType="begin"/>
        </w:r>
        <w:r w:rsidR="00F10E3B">
          <w:rPr>
            <w:noProof/>
            <w:webHidden/>
          </w:rPr>
          <w:instrText xml:space="preserve"> PAGEREF _Toc412397283 \h </w:instrText>
        </w:r>
        <w:r w:rsidR="00F10E3B">
          <w:rPr>
            <w:noProof/>
            <w:webHidden/>
          </w:rPr>
        </w:r>
        <w:r w:rsidR="00F10E3B">
          <w:rPr>
            <w:noProof/>
            <w:webHidden/>
          </w:rPr>
          <w:fldChar w:fldCharType="separate"/>
        </w:r>
        <w:r w:rsidR="009357BD">
          <w:rPr>
            <w:noProof/>
            <w:webHidden/>
          </w:rPr>
          <w:t>1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4" w:history="1">
        <w:r w:rsidR="00F10E3B" w:rsidRPr="001D1CAE">
          <w:rPr>
            <w:rStyle w:val="Hypertextovodkaz"/>
            <w:noProof/>
          </w:rPr>
          <w:t>Obrázek 7 Management uživatelů v portálu Liferay</w:t>
        </w:r>
        <w:r w:rsidR="00F10E3B">
          <w:rPr>
            <w:noProof/>
            <w:webHidden/>
          </w:rPr>
          <w:tab/>
        </w:r>
        <w:r w:rsidR="00F10E3B">
          <w:rPr>
            <w:noProof/>
            <w:webHidden/>
          </w:rPr>
          <w:fldChar w:fldCharType="begin"/>
        </w:r>
        <w:r w:rsidR="00F10E3B">
          <w:rPr>
            <w:noProof/>
            <w:webHidden/>
          </w:rPr>
          <w:instrText xml:space="preserve"> PAGEREF _Toc412397284 \h </w:instrText>
        </w:r>
        <w:r w:rsidR="00F10E3B">
          <w:rPr>
            <w:noProof/>
            <w:webHidden/>
          </w:rPr>
        </w:r>
        <w:r w:rsidR="00F10E3B">
          <w:rPr>
            <w:noProof/>
            <w:webHidden/>
          </w:rPr>
          <w:fldChar w:fldCharType="separate"/>
        </w:r>
        <w:r w:rsidR="009357BD">
          <w:rPr>
            <w:noProof/>
            <w:webHidden/>
          </w:rPr>
          <w:t>20</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5" w:history="1">
        <w:r w:rsidR="00F10E3B" w:rsidRPr="001D1CAE">
          <w:rPr>
            <w:rStyle w:val="Hypertextovodkaz"/>
            <w:noProof/>
          </w:rPr>
          <w:t>Obrázek 8 Unidirectional flow</w:t>
        </w:r>
        <w:r w:rsidR="00F10E3B">
          <w:rPr>
            <w:noProof/>
            <w:webHidden/>
          </w:rPr>
          <w:tab/>
        </w:r>
        <w:r w:rsidR="00F10E3B">
          <w:rPr>
            <w:noProof/>
            <w:webHidden/>
          </w:rPr>
          <w:fldChar w:fldCharType="begin"/>
        </w:r>
        <w:r w:rsidR="00F10E3B">
          <w:rPr>
            <w:noProof/>
            <w:webHidden/>
          </w:rPr>
          <w:instrText xml:space="preserve"> PAGEREF _Toc412397285 \h </w:instrText>
        </w:r>
        <w:r w:rsidR="00F10E3B">
          <w:rPr>
            <w:noProof/>
            <w:webHidden/>
          </w:rPr>
        </w:r>
        <w:r w:rsidR="00F10E3B">
          <w:rPr>
            <w:noProof/>
            <w:webHidden/>
          </w:rPr>
          <w:fldChar w:fldCharType="separate"/>
        </w:r>
        <w:r w:rsidR="009357BD">
          <w:rPr>
            <w:noProof/>
            <w:webHidden/>
          </w:rPr>
          <w:t>50</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6" w:history="1">
        <w:r w:rsidR="00F10E3B" w:rsidRPr="001D1CAE">
          <w:rPr>
            <w:rStyle w:val="Hypertextovodkaz"/>
            <w:noProof/>
          </w:rPr>
          <w:t>Obrázek 9 Schéma klientské části</w:t>
        </w:r>
        <w:r w:rsidR="00F10E3B">
          <w:rPr>
            <w:noProof/>
            <w:webHidden/>
          </w:rPr>
          <w:tab/>
        </w:r>
        <w:r w:rsidR="00F10E3B">
          <w:rPr>
            <w:noProof/>
            <w:webHidden/>
          </w:rPr>
          <w:fldChar w:fldCharType="begin"/>
        </w:r>
        <w:r w:rsidR="00F10E3B">
          <w:rPr>
            <w:noProof/>
            <w:webHidden/>
          </w:rPr>
          <w:instrText xml:space="preserve"> PAGEREF _Toc412397286 \h </w:instrText>
        </w:r>
        <w:r w:rsidR="00F10E3B">
          <w:rPr>
            <w:noProof/>
            <w:webHidden/>
          </w:rPr>
        </w:r>
        <w:r w:rsidR="00F10E3B">
          <w:rPr>
            <w:noProof/>
            <w:webHidden/>
          </w:rPr>
          <w:fldChar w:fldCharType="separate"/>
        </w:r>
        <w:r w:rsidR="009357BD">
          <w:rPr>
            <w:noProof/>
            <w:webHidden/>
          </w:rPr>
          <w:t>55</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7" w:history="1">
        <w:r w:rsidR="00F10E3B" w:rsidRPr="001D1CAE">
          <w:rPr>
            <w:rStyle w:val="Hypertextovodkaz"/>
            <w:noProof/>
          </w:rPr>
          <w:t>Obrázek 10 Schéma serverové části</w:t>
        </w:r>
        <w:r w:rsidR="00F10E3B">
          <w:rPr>
            <w:noProof/>
            <w:webHidden/>
          </w:rPr>
          <w:tab/>
        </w:r>
        <w:r w:rsidR="00F10E3B">
          <w:rPr>
            <w:noProof/>
            <w:webHidden/>
          </w:rPr>
          <w:fldChar w:fldCharType="begin"/>
        </w:r>
        <w:r w:rsidR="00F10E3B">
          <w:rPr>
            <w:noProof/>
            <w:webHidden/>
          </w:rPr>
          <w:instrText xml:space="preserve"> PAGEREF _Toc412397287 \h </w:instrText>
        </w:r>
        <w:r w:rsidR="00F10E3B">
          <w:rPr>
            <w:noProof/>
            <w:webHidden/>
          </w:rPr>
        </w:r>
        <w:r w:rsidR="00F10E3B">
          <w:rPr>
            <w:noProof/>
            <w:webHidden/>
          </w:rPr>
          <w:fldChar w:fldCharType="separate"/>
        </w:r>
        <w:r w:rsidR="009357BD">
          <w:rPr>
            <w:noProof/>
            <w:webHidden/>
          </w:rPr>
          <w:t>60</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8" w:history="1">
        <w:r w:rsidR="00F10E3B" w:rsidRPr="001D1CAE">
          <w:rPr>
            <w:rStyle w:val="Hypertextovodkaz"/>
            <w:noProof/>
          </w:rPr>
          <w:t>Obrázek 11 Ukázka aplikace - úvodní obrazovka</w:t>
        </w:r>
        <w:r w:rsidR="00F10E3B">
          <w:rPr>
            <w:noProof/>
            <w:webHidden/>
          </w:rPr>
          <w:tab/>
        </w:r>
        <w:r w:rsidR="00F10E3B">
          <w:rPr>
            <w:noProof/>
            <w:webHidden/>
          </w:rPr>
          <w:fldChar w:fldCharType="begin"/>
        </w:r>
        <w:r w:rsidR="00F10E3B">
          <w:rPr>
            <w:noProof/>
            <w:webHidden/>
          </w:rPr>
          <w:instrText xml:space="preserve"> PAGEREF _Toc412397288 \h </w:instrText>
        </w:r>
        <w:r w:rsidR="00F10E3B">
          <w:rPr>
            <w:noProof/>
            <w:webHidden/>
          </w:rPr>
        </w:r>
        <w:r w:rsidR="00F10E3B">
          <w:rPr>
            <w:noProof/>
            <w:webHidden/>
          </w:rPr>
          <w:fldChar w:fldCharType="separate"/>
        </w:r>
        <w:r w:rsidR="009357BD">
          <w:rPr>
            <w:noProof/>
            <w:webHidden/>
          </w:rPr>
          <w:t>71</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89" w:history="1">
        <w:r w:rsidR="00F10E3B" w:rsidRPr="001D1CAE">
          <w:rPr>
            <w:rStyle w:val="Hypertextovodkaz"/>
            <w:noProof/>
          </w:rPr>
          <w:t>Obrázek 12 Ukázka aplikace - potvrzení registrace</w:t>
        </w:r>
        <w:r w:rsidR="00F10E3B">
          <w:rPr>
            <w:noProof/>
            <w:webHidden/>
          </w:rPr>
          <w:tab/>
        </w:r>
        <w:r w:rsidR="00F10E3B">
          <w:rPr>
            <w:noProof/>
            <w:webHidden/>
          </w:rPr>
          <w:fldChar w:fldCharType="begin"/>
        </w:r>
        <w:r w:rsidR="00F10E3B">
          <w:rPr>
            <w:noProof/>
            <w:webHidden/>
          </w:rPr>
          <w:instrText xml:space="preserve"> PAGEREF _Toc412397289 \h </w:instrText>
        </w:r>
        <w:r w:rsidR="00F10E3B">
          <w:rPr>
            <w:noProof/>
            <w:webHidden/>
          </w:rPr>
        </w:r>
        <w:r w:rsidR="00F10E3B">
          <w:rPr>
            <w:noProof/>
            <w:webHidden/>
          </w:rPr>
          <w:fldChar w:fldCharType="separate"/>
        </w:r>
        <w:r w:rsidR="009357BD">
          <w:rPr>
            <w:noProof/>
            <w:webHidden/>
          </w:rPr>
          <w:t>72</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0" w:history="1">
        <w:r w:rsidR="00F10E3B" w:rsidRPr="001D1CAE">
          <w:rPr>
            <w:rStyle w:val="Hypertextovodkaz"/>
            <w:noProof/>
          </w:rPr>
          <w:t>Obrázek 13 Ukázka aplikace - emailové notifikace</w:t>
        </w:r>
        <w:r w:rsidR="00F10E3B">
          <w:rPr>
            <w:noProof/>
            <w:webHidden/>
          </w:rPr>
          <w:tab/>
        </w:r>
        <w:r w:rsidR="00F10E3B">
          <w:rPr>
            <w:noProof/>
            <w:webHidden/>
          </w:rPr>
          <w:fldChar w:fldCharType="begin"/>
        </w:r>
        <w:r w:rsidR="00F10E3B">
          <w:rPr>
            <w:noProof/>
            <w:webHidden/>
          </w:rPr>
          <w:instrText xml:space="preserve"> PAGEREF _Toc412397290 \h </w:instrText>
        </w:r>
        <w:r w:rsidR="00F10E3B">
          <w:rPr>
            <w:noProof/>
            <w:webHidden/>
          </w:rPr>
        </w:r>
        <w:r w:rsidR="00F10E3B">
          <w:rPr>
            <w:noProof/>
            <w:webHidden/>
          </w:rPr>
          <w:fldChar w:fldCharType="separate"/>
        </w:r>
        <w:r w:rsidR="009357BD">
          <w:rPr>
            <w:noProof/>
            <w:webHidden/>
          </w:rPr>
          <w:t>72</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1" w:history="1">
        <w:r w:rsidR="00F10E3B" w:rsidRPr="001D1CAE">
          <w:rPr>
            <w:rStyle w:val="Hypertextovodkaz"/>
            <w:noProof/>
          </w:rPr>
          <w:t>Obrázek 13 Ukázka aplikace - interaktivní zeď poznámek</w:t>
        </w:r>
        <w:r w:rsidR="00F10E3B">
          <w:rPr>
            <w:noProof/>
            <w:webHidden/>
          </w:rPr>
          <w:tab/>
        </w:r>
        <w:r w:rsidR="00F10E3B">
          <w:rPr>
            <w:noProof/>
            <w:webHidden/>
          </w:rPr>
          <w:fldChar w:fldCharType="begin"/>
        </w:r>
        <w:r w:rsidR="00F10E3B">
          <w:rPr>
            <w:noProof/>
            <w:webHidden/>
          </w:rPr>
          <w:instrText xml:space="preserve"> PAGEREF _Toc412397291 \h </w:instrText>
        </w:r>
        <w:r w:rsidR="00F10E3B">
          <w:rPr>
            <w:noProof/>
            <w:webHidden/>
          </w:rPr>
        </w:r>
        <w:r w:rsidR="00F10E3B">
          <w:rPr>
            <w:noProof/>
            <w:webHidden/>
          </w:rPr>
          <w:fldChar w:fldCharType="separate"/>
        </w:r>
        <w:r w:rsidR="009357BD">
          <w:rPr>
            <w:noProof/>
            <w:webHidden/>
          </w:rPr>
          <w:t>73</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2" w:history="1">
        <w:r w:rsidR="00F10E3B" w:rsidRPr="001D1CAE">
          <w:rPr>
            <w:rStyle w:val="Hypertextovodkaz"/>
            <w:noProof/>
          </w:rPr>
          <w:t>Obrázek 14 Ukázka aplikace – úvodní přehled událostí</w:t>
        </w:r>
        <w:r w:rsidR="00F10E3B">
          <w:rPr>
            <w:noProof/>
            <w:webHidden/>
          </w:rPr>
          <w:tab/>
        </w:r>
        <w:r w:rsidR="00F10E3B">
          <w:rPr>
            <w:noProof/>
            <w:webHidden/>
          </w:rPr>
          <w:fldChar w:fldCharType="begin"/>
        </w:r>
        <w:r w:rsidR="00F10E3B">
          <w:rPr>
            <w:noProof/>
            <w:webHidden/>
          </w:rPr>
          <w:instrText xml:space="preserve"> PAGEREF _Toc412397292 \h </w:instrText>
        </w:r>
        <w:r w:rsidR="00F10E3B">
          <w:rPr>
            <w:noProof/>
            <w:webHidden/>
          </w:rPr>
        </w:r>
        <w:r w:rsidR="00F10E3B">
          <w:rPr>
            <w:noProof/>
            <w:webHidden/>
          </w:rPr>
          <w:fldChar w:fldCharType="separate"/>
        </w:r>
        <w:r w:rsidR="009357BD">
          <w:rPr>
            <w:noProof/>
            <w:webHidden/>
          </w:rPr>
          <w:t>73</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3" w:history="1">
        <w:r w:rsidR="00F10E3B" w:rsidRPr="001D1CAE">
          <w:rPr>
            <w:rStyle w:val="Hypertextovodkaz"/>
            <w:noProof/>
          </w:rPr>
          <w:t>Obrázek 15 Ukázka aplikace - kalendář událostí</w:t>
        </w:r>
        <w:r w:rsidR="00F10E3B">
          <w:rPr>
            <w:noProof/>
            <w:webHidden/>
          </w:rPr>
          <w:tab/>
        </w:r>
        <w:r w:rsidR="00F10E3B">
          <w:rPr>
            <w:noProof/>
            <w:webHidden/>
          </w:rPr>
          <w:fldChar w:fldCharType="begin"/>
        </w:r>
        <w:r w:rsidR="00F10E3B">
          <w:rPr>
            <w:noProof/>
            <w:webHidden/>
          </w:rPr>
          <w:instrText xml:space="preserve"> PAGEREF _Toc412397293 \h </w:instrText>
        </w:r>
        <w:r w:rsidR="00F10E3B">
          <w:rPr>
            <w:noProof/>
            <w:webHidden/>
          </w:rPr>
        </w:r>
        <w:r w:rsidR="00F10E3B">
          <w:rPr>
            <w:noProof/>
            <w:webHidden/>
          </w:rPr>
          <w:fldChar w:fldCharType="separate"/>
        </w:r>
        <w:r w:rsidR="009357BD">
          <w:rPr>
            <w:noProof/>
            <w:webHidden/>
          </w:rPr>
          <w:t>7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4" w:history="1">
        <w:r w:rsidR="00F10E3B" w:rsidRPr="001D1CAE">
          <w:rPr>
            <w:rStyle w:val="Hypertextovodkaz"/>
            <w:noProof/>
          </w:rPr>
          <w:t>Obrázek 16 Ukázka aplikace - filtrace a zobrazení všech poznámek</w:t>
        </w:r>
        <w:r w:rsidR="00F10E3B">
          <w:rPr>
            <w:noProof/>
            <w:webHidden/>
          </w:rPr>
          <w:tab/>
        </w:r>
        <w:r w:rsidR="00F10E3B">
          <w:rPr>
            <w:noProof/>
            <w:webHidden/>
          </w:rPr>
          <w:fldChar w:fldCharType="begin"/>
        </w:r>
        <w:r w:rsidR="00F10E3B">
          <w:rPr>
            <w:noProof/>
            <w:webHidden/>
          </w:rPr>
          <w:instrText xml:space="preserve"> PAGEREF _Toc412397294 \h </w:instrText>
        </w:r>
        <w:r w:rsidR="00F10E3B">
          <w:rPr>
            <w:noProof/>
            <w:webHidden/>
          </w:rPr>
        </w:r>
        <w:r w:rsidR="00F10E3B">
          <w:rPr>
            <w:noProof/>
            <w:webHidden/>
          </w:rPr>
          <w:fldChar w:fldCharType="separate"/>
        </w:r>
        <w:r w:rsidR="009357BD">
          <w:rPr>
            <w:noProof/>
            <w:webHidden/>
          </w:rPr>
          <w:t>7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5" w:history="1">
        <w:r w:rsidR="00F10E3B" w:rsidRPr="001D1CAE">
          <w:rPr>
            <w:rStyle w:val="Hypertextovodkaz"/>
            <w:noProof/>
          </w:rPr>
          <w:t>Obrázek 17 Ukázka aplikace - administrační panel a přidání portletu</w:t>
        </w:r>
        <w:r w:rsidR="00F10E3B">
          <w:rPr>
            <w:noProof/>
            <w:webHidden/>
          </w:rPr>
          <w:tab/>
        </w:r>
        <w:r w:rsidR="00F10E3B">
          <w:rPr>
            <w:noProof/>
            <w:webHidden/>
          </w:rPr>
          <w:fldChar w:fldCharType="begin"/>
        </w:r>
        <w:r w:rsidR="00F10E3B">
          <w:rPr>
            <w:noProof/>
            <w:webHidden/>
          </w:rPr>
          <w:instrText xml:space="preserve"> PAGEREF _Toc412397295 \h </w:instrText>
        </w:r>
        <w:r w:rsidR="00F10E3B">
          <w:rPr>
            <w:noProof/>
            <w:webHidden/>
          </w:rPr>
        </w:r>
        <w:r w:rsidR="00F10E3B">
          <w:rPr>
            <w:noProof/>
            <w:webHidden/>
          </w:rPr>
          <w:fldChar w:fldCharType="separate"/>
        </w:r>
        <w:r w:rsidR="009357BD">
          <w:rPr>
            <w:noProof/>
            <w:webHidden/>
          </w:rPr>
          <w:t>75</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6" w:history="1">
        <w:r w:rsidR="00F10E3B" w:rsidRPr="001D1CAE">
          <w:rPr>
            <w:rStyle w:val="Hypertextovodkaz"/>
            <w:noProof/>
          </w:rPr>
          <w:t>Obrázek 18 Administrační rozhraní Liferay 6.2.</w:t>
        </w:r>
        <w:r w:rsidR="00F10E3B">
          <w:rPr>
            <w:noProof/>
            <w:webHidden/>
          </w:rPr>
          <w:tab/>
        </w:r>
        <w:r w:rsidR="00F10E3B">
          <w:rPr>
            <w:noProof/>
            <w:webHidden/>
          </w:rPr>
          <w:fldChar w:fldCharType="begin"/>
        </w:r>
        <w:r w:rsidR="00F10E3B">
          <w:rPr>
            <w:noProof/>
            <w:webHidden/>
          </w:rPr>
          <w:instrText xml:space="preserve"> PAGEREF _Toc412397296 \h </w:instrText>
        </w:r>
        <w:r w:rsidR="00F10E3B">
          <w:rPr>
            <w:noProof/>
            <w:webHidden/>
          </w:rPr>
        </w:r>
        <w:r w:rsidR="00F10E3B">
          <w:rPr>
            <w:noProof/>
            <w:webHidden/>
          </w:rPr>
          <w:fldChar w:fldCharType="separate"/>
        </w:r>
        <w:r w:rsidR="009357BD">
          <w:rPr>
            <w:noProof/>
            <w:webHidden/>
          </w:rPr>
          <w:t>75</w:t>
        </w:r>
        <w:r w:rsidR="00F10E3B">
          <w:rPr>
            <w:noProof/>
            <w:webHidden/>
          </w:rPr>
          <w:fldChar w:fldCharType="end"/>
        </w:r>
      </w:hyperlink>
    </w:p>
    <w:p w:rsidR="006C230F" w:rsidRDefault="00B86529" w:rsidP="0065262A">
      <w:pPr>
        <w:pStyle w:val="NadpisX"/>
        <w:spacing w:before="240"/>
      </w:pPr>
      <w:r>
        <w:fldChar w:fldCharType="end"/>
      </w:r>
      <w:r w:rsidR="006C230F">
        <w:t>Seznam tabulek</w:t>
      </w:r>
    </w:p>
    <w:p w:rsidR="00F10E3B"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2397297" w:history="1">
        <w:r w:rsidR="00F10E3B" w:rsidRPr="006B411F">
          <w:rPr>
            <w:rStyle w:val="Hypertextovodkaz"/>
            <w:noProof/>
          </w:rPr>
          <w:t>Tabulka 1 Základní parametry URL</w:t>
        </w:r>
        <w:r w:rsidR="00F10E3B">
          <w:rPr>
            <w:noProof/>
            <w:webHidden/>
          </w:rPr>
          <w:tab/>
        </w:r>
        <w:r w:rsidR="00F10E3B">
          <w:rPr>
            <w:noProof/>
            <w:webHidden/>
          </w:rPr>
          <w:fldChar w:fldCharType="begin"/>
        </w:r>
        <w:r w:rsidR="00F10E3B">
          <w:rPr>
            <w:noProof/>
            <w:webHidden/>
          </w:rPr>
          <w:instrText xml:space="preserve"> PAGEREF _Toc412397297 \h </w:instrText>
        </w:r>
        <w:r w:rsidR="00F10E3B">
          <w:rPr>
            <w:noProof/>
            <w:webHidden/>
          </w:rPr>
        </w:r>
        <w:r w:rsidR="00F10E3B">
          <w:rPr>
            <w:noProof/>
            <w:webHidden/>
          </w:rPr>
          <w:fldChar w:fldCharType="separate"/>
        </w:r>
        <w:r w:rsidR="009357BD">
          <w:rPr>
            <w:noProof/>
            <w:webHidden/>
          </w:rPr>
          <w:t>2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298" w:history="1">
        <w:r w:rsidR="00F10E3B" w:rsidRPr="006B411F">
          <w:rPr>
            <w:rStyle w:val="Hypertextovodkaz"/>
            <w:noProof/>
          </w:rPr>
          <w:t>Tabulka 2 aplikované technologie</w:t>
        </w:r>
        <w:r w:rsidR="00F10E3B">
          <w:rPr>
            <w:noProof/>
            <w:webHidden/>
          </w:rPr>
          <w:tab/>
        </w:r>
        <w:r w:rsidR="00F10E3B">
          <w:rPr>
            <w:noProof/>
            <w:webHidden/>
          </w:rPr>
          <w:fldChar w:fldCharType="begin"/>
        </w:r>
        <w:r w:rsidR="00F10E3B">
          <w:rPr>
            <w:noProof/>
            <w:webHidden/>
          </w:rPr>
          <w:instrText xml:space="preserve"> PAGEREF _Toc412397298 \h </w:instrText>
        </w:r>
        <w:r w:rsidR="00F10E3B">
          <w:rPr>
            <w:noProof/>
            <w:webHidden/>
          </w:rPr>
        </w:r>
        <w:r w:rsidR="00F10E3B">
          <w:rPr>
            <w:noProof/>
            <w:webHidden/>
          </w:rPr>
          <w:fldChar w:fldCharType="separate"/>
        </w:r>
        <w:r w:rsidR="009357BD">
          <w:rPr>
            <w:noProof/>
            <w:webHidden/>
          </w:rPr>
          <w:t>61</w:t>
        </w:r>
        <w:r w:rsidR="00F10E3B">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F10E3B"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2397299" w:history="1">
        <w:r w:rsidR="00F10E3B" w:rsidRPr="005E2D0C">
          <w:rPr>
            <w:rStyle w:val="Hypertextovodkaz"/>
            <w:noProof/>
          </w:rPr>
          <w:t>Kód 1 Definice Spring servletu</w:t>
        </w:r>
        <w:r w:rsidR="00F10E3B">
          <w:rPr>
            <w:noProof/>
            <w:webHidden/>
          </w:rPr>
          <w:tab/>
        </w:r>
        <w:r w:rsidR="00F10E3B">
          <w:rPr>
            <w:noProof/>
            <w:webHidden/>
          </w:rPr>
          <w:fldChar w:fldCharType="begin"/>
        </w:r>
        <w:r w:rsidR="00F10E3B">
          <w:rPr>
            <w:noProof/>
            <w:webHidden/>
          </w:rPr>
          <w:instrText xml:space="preserve"> PAGEREF _Toc412397299 \h </w:instrText>
        </w:r>
        <w:r w:rsidR="00F10E3B">
          <w:rPr>
            <w:noProof/>
            <w:webHidden/>
          </w:rPr>
        </w:r>
        <w:r w:rsidR="00F10E3B">
          <w:rPr>
            <w:noProof/>
            <w:webHidden/>
          </w:rPr>
          <w:fldChar w:fldCharType="separate"/>
        </w:r>
        <w:r w:rsidR="009357BD">
          <w:rPr>
            <w:noProof/>
            <w:webHidden/>
          </w:rPr>
          <w:t>23</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0" w:history="1">
        <w:r w:rsidR="00F10E3B" w:rsidRPr="005E2D0C">
          <w:rPr>
            <w:rStyle w:val="Hypertextovodkaz"/>
            <w:noProof/>
          </w:rPr>
          <w:t>Kód 2 Definice Spring třídy DispatcherPortlet</w:t>
        </w:r>
        <w:r w:rsidR="00F10E3B">
          <w:rPr>
            <w:noProof/>
            <w:webHidden/>
          </w:rPr>
          <w:tab/>
        </w:r>
        <w:r w:rsidR="00F10E3B">
          <w:rPr>
            <w:noProof/>
            <w:webHidden/>
          </w:rPr>
          <w:fldChar w:fldCharType="begin"/>
        </w:r>
        <w:r w:rsidR="00F10E3B">
          <w:rPr>
            <w:noProof/>
            <w:webHidden/>
          </w:rPr>
          <w:instrText xml:space="preserve"> PAGEREF _Toc412397300 \h </w:instrText>
        </w:r>
        <w:r w:rsidR="00F10E3B">
          <w:rPr>
            <w:noProof/>
            <w:webHidden/>
          </w:rPr>
        </w:r>
        <w:r w:rsidR="00F10E3B">
          <w:rPr>
            <w:noProof/>
            <w:webHidden/>
          </w:rPr>
          <w:fldChar w:fldCharType="separate"/>
        </w:r>
        <w:r w:rsidR="009357BD">
          <w:rPr>
            <w:noProof/>
            <w:webHidden/>
          </w:rPr>
          <w:t>23</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1" w:history="1">
        <w:r w:rsidR="00F10E3B" w:rsidRPr="005E2D0C">
          <w:rPr>
            <w:rStyle w:val="Hypertextovodkaz"/>
            <w:noProof/>
          </w:rPr>
          <w:t>Kód 3 Spring aplikační kontext</w:t>
        </w:r>
        <w:r w:rsidR="00F10E3B">
          <w:rPr>
            <w:noProof/>
            <w:webHidden/>
          </w:rPr>
          <w:tab/>
        </w:r>
        <w:r w:rsidR="00F10E3B">
          <w:rPr>
            <w:noProof/>
            <w:webHidden/>
          </w:rPr>
          <w:fldChar w:fldCharType="begin"/>
        </w:r>
        <w:r w:rsidR="00F10E3B">
          <w:rPr>
            <w:noProof/>
            <w:webHidden/>
          </w:rPr>
          <w:instrText xml:space="preserve"> PAGEREF _Toc412397301 \h </w:instrText>
        </w:r>
        <w:r w:rsidR="00F10E3B">
          <w:rPr>
            <w:noProof/>
            <w:webHidden/>
          </w:rPr>
        </w:r>
        <w:r w:rsidR="00F10E3B">
          <w:rPr>
            <w:noProof/>
            <w:webHidden/>
          </w:rPr>
          <w:fldChar w:fldCharType="separate"/>
        </w:r>
        <w:r w:rsidR="009357BD">
          <w:rPr>
            <w:noProof/>
            <w:webHidden/>
          </w:rPr>
          <w:t>2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2" w:history="1">
        <w:r w:rsidR="00F10E3B" w:rsidRPr="005E2D0C">
          <w:rPr>
            <w:rStyle w:val="Hypertextovodkaz"/>
            <w:noProof/>
          </w:rPr>
          <w:t>Kód 4 Definice události</w:t>
        </w:r>
        <w:r w:rsidR="00F10E3B">
          <w:rPr>
            <w:noProof/>
            <w:webHidden/>
          </w:rPr>
          <w:tab/>
        </w:r>
        <w:r w:rsidR="00F10E3B">
          <w:rPr>
            <w:noProof/>
            <w:webHidden/>
          </w:rPr>
          <w:fldChar w:fldCharType="begin"/>
        </w:r>
        <w:r w:rsidR="00F10E3B">
          <w:rPr>
            <w:noProof/>
            <w:webHidden/>
          </w:rPr>
          <w:instrText xml:space="preserve"> PAGEREF _Toc412397302 \h </w:instrText>
        </w:r>
        <w:r w:rsidR="00F10E3B">
          <w:rPr>
            <w:noProof/>
            <w:webHidden/>
          </w:rPr>
        </w:r>
        <w:r w:rsidR="00F10E3B">
          <w:rPr>
            <w:noProof/>
            <w:webHidden/>
          </w:rPr>
          <w:fldChar w:fldCharType="separate"/>
        </w:r>
        <w:r w:rsidR="009357BD">
          <w:rPr>
            <w:noProof/>
            <w:webHidden/>
          </w:rPr>
          <w:t>25</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3" w:history="1">
        <w:r w:rsidR="00F10E3B" w:rsidRPr="005E2D0C">
          <w:rPr>
            <w:rStyle w:val="Hypertextovodkaz"/>
            <w:noProof/>
          </w:rPr>
          <w:t>Kód 5 Odeslání události a její příjem</w:t>
        </w:r>
        <w:r w:rsidR="00F10E3B">
          <w:rPr>
            <w:noProof/>
            <w:webHidden/>
          </w:rPr>
          <w:tab/>
        </w:r>
        <w:r w:rsidR="00F10E3B">
          <w:rPr>
            <w:noProof/>
            <w:webHidden/>
          </w:rPr>
          <w:fldChar w:fldCharType="begin"/>
        </w:r>
        <w:r w:rsidR="00F10E3B">
          <w:rPr>
            <w:noProof/>
            <w:webHidden/>
          </w:rPr>
          <w:instrText xml:space="preserve"> PAGEREF _Toc412397303 \h </w:instrText>
        </w:r>
        <w:r w:rsidR="00F10E3B">
          <w:rPr>
            <w:noProof/>
            <w:webHidden/>
          </w:rPr>
        </w:r>
        <w:r w:rsidR="00F10E3B">
          <w:rPr>
            <w:noProof/>
            <w:webHidden/>
          </w:rPr>
          <w:fldChar w:fldCharType="separate"/>
        </w:r>
        <w:r w:rsidR="009357BD">
          <w:rPr>
            <w:noProof/>
            <w:webHidden/>
          </w:rPr>
          <w:t>25</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4" w:history="1">
        <w:r w:rsidR="00F10E3B" w:rsidRPr="005E2D0C">
          <w:rPr>
            <w:rStyle w:val="Hypertextovodkaz"/>
            <w:noProof/>
          </w:rPr>
          <w:t>Kód 6 Události na straně klienta</w:t>
        </w:r>
        <w:r w:rsidR="00F10E3B">
          <w:rPr>
            <w:noProof/>
            <w:webHidden/>
          </w:rPr>
          <w:tab/>
        </w:r>
        <w:r w:rsidR="00F10E3B">
          <w:rPr>
            <w:noProof/>
            <w:webHidden/>
          </w:rPr>
          <w:fldChar w:fldCharType="begin"/>
        </w:r>
        <w:r w:rsidR="00F10E3B">
          <w:rPr>
            <w:noProof/>
            <w:webHidden/>
          </w:rPr>
          <w:instrText xml:space="preserve"> PAGEREF _Toc412397304 \h </w:instrText>
        </w:r>
        <w:r w:rsidR="00F10E3B">
          <w:rPr>
            <w:noProof/>
            <w:webHidden/>
          </w:rPr>
        </w:r>
        <w:r w:rsidR="00F10E3B">
          <w:rPr>
            <w:noProof/>
            <w:webHidden/>
          </w:rPr>
          <w:fldChar w:fldCharType="separate"/>
        </w:r>
        <w:r w:rsidR="009357BD">
          <w:rPr>
            <w:noProof/>
            <w:webHidden/>
          </w:rPr>
          <w:t>2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5" w:history="1">
        <w:r w:rsidR="00F10E3B" w:rsidRPr="005E2D0C">
          <w:rPr>
            <w:rStyle w:val="Hypertextovodkaz"/>
            <w:noProof/>
          </w:rPr>
          <w:t>Kód 7 Získání ID instance v třídě controller nebo JSP</w:t>
        </w:r>
        <w:r w:rsidR="00F10E3B">
          <w:rPr>
            <w:noProof/>
            <w:webHidden/>
          </w:rPr>
          <w:tab/>
        </w:r>
        <w:r w:rsidR="00F10E3B">
          <w:rPr>
            <w:noProof/>
            <w:webHidden/>
          </w:rPr>
          <w:fldChar w:fldCharType="begin"/>
        </w:r>
        <w:r w:rsidR="00F10E3B">
          <w:rPr>
            <w:noProof/>
            <w:webHidden/>
          </w:rPr>
          <w:instrText xml:space="preserve"> PAGEREF _Toc412397305 \h </w:instrText>
        </w:r>
        <w:r w:rsidR="00F10E3B">
          <w:rPr>
            <w:noProof/>
            <w:webHidden/>
          </w:rPr>
        </w:r>
        <w:r w:rsidR="00F10E3B">
          <w:rPr>
            <w:noProof/>
            <w:webHidden/>
          </w:rPr>
          <w:fldChar w:fldCharType="separate"/>
        </w:r>
        <w:r w:rsidR="009357BD">
          <w:rPr>
            <w:noProof/>
            <w:webHidden/>
          </w:rPr>
          <w:t>2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6" w:history="1">
        <w:r w:rsidR="00F10E3B" w:rsidRPr="005E2D0C">
          <w:rPr>
            <w:rStyle w:val="Hypertextovodkaz"/>
            <w:noProof/>
          </w:rPr>
          <w:t>Kód 8 Tvorba URL adres přes JavaScript</w:t>
        </w:r>
        <w:r w:rsidR="00F10E3B">
          <w:rPr>
            <w:noProof/>
            <w:webHidden/>
          </w:rPr>
          <w:tab/>
        </w:r>
        <w:r w:rsidR="00F10E3B">
          <w:rPr>
            <w:noProof/>
            <w:webHidden/>
          </w:rPr>
          <w:fldChar w:fldCharType="begin"/>
        </w:r>
        <w:r w:rsidR="00F10E3B">
          <w:rPr>
            <w:noProof/>
            <w:webHidden/>
          </w:rPr>
          <w:instrText xml:space="preserve"> PAGEREF _Toc412397306 \h </w:instrText>
        </w:r>
        <w:r w:rsidR="00F10E3B">
          <w:rPr>
            <w:noProof/>
            <w:webHidden/>
          </w:rPr>
        </w:r>
        <w:r w:rsidR="00F10E3B">
          <w:rPr>
            <w:noProof/>
            <w:webHidden/>
          </w:rPr>
          <w:fldChar w:fldCharType="separate"/>
        </w:r>
        <w:r w:rsidR="009357BD">
          <w:rPr>
            <w:noProof/>
            <w:webHidden/>
          </w:rPr>
          <w:t>2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7" w:history="1">
        <w:r w:rsidR="00F10E3B" w:rsidRPr="005E2D0C">
          <w:rPr>
            <w:rStyle w:val="Hypertextovodkaz"/>
            <w:noProof/>
          </w:rPr>
          <w:t>Kód 9 Registrace mapovacího souboru</w:t>
        </w:r>
        <w:r w:rsidR="00F10E3B">
          <w:rPr>
            <w:noProof/>
            <w:webHidden/>
          </w:rPr>
          <w:tab/>
        </w:r>
        <w:r w:rsidR="00F10E3B">
          <w:rPr>
            <w:noProof/>
            <w:webHidden/>
          </w:rPr>
          <w:fldChar w:fldCharType="begin"/>
        </w:r>
        <w:r w:rsidR="00F10E3B">
          <w:rPr>
            <w:noProof/>
            <w:webHidden/>
          </w:rPr>
          <w:instrText xml:space="preserve"> PAGEREF _Toc412397307 \h </w:instrText>
        </w:r>
        <w:r w:rsidR="00F10E3B">
          <w:rPr>
            <w:noProof/>
            <w:webHidden/>
          </w:rPr>
        </w:r>
        <w:r w:rsidR="00F10E3B">
          <w:rPr>
            <w:noProof/>
            <w:webHidden/>
          </w:rPr>
          <w:fldChar w:fldCharType="separate"/>
        </w:r>
        <w:r w:rsidR="009357BD">
          <w:rPr>
            <w:noProof/>
            <w:webHidden/>
          </w:rPr>
          <w:t>2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8" w:history="1">
        <w:r w:rsidR="00F10E3B" w:rsidRPr="005E2D0C">
          <w:rPr>
            <w:rStyle w:val="Hypertextovodkaz"/>
            <w:noProof/>
          </w:rPr>
          <w:t>Kód 10 Mapování URL</w:t>
        </w:r>
        <w:r w:rsidR="00F10E3B">
          <w:rPr>
            <w:noProof/>
            <w:webHidden/>
          </w:rPr>
          <w:tab/>
        </w:r>
        <w:r w:rsidR="00F10E3B">
          <w:rPr>
            <w:noProof/>
            <w:webHidden/>
          </w:rPr>
          <w:fldChar w:fldCharType="begin"/>
        </w:r>
        <w:r w:rsidR="00F10E3B">
          <w:rPr>
            <w:noProof/>
            <w:webHidden/>
          </w:rPr>
          <w:instrText xml:space="preserve"> PAGEREF _Toc412397308 \h </w:instrText>
        </w:r>
        <w:r w:rsidR="00F10E3B">
          <w:rPr>
            <w:noProof/>
            <w:webHidden/>
          </w:rPr>
        </w:r>
        <w:r w:rsidR="00F10E3B">
          <w:rPr>
            <w:noProof/>
            <w:webHidden/>
          </w:rPr>
          <w:fldChar w:fldCharType="separate"/>
        </w:r>
        <w:r w:rsidR="009357BD">
          <w:rPr>
            <w:noProof/>
            <w:webHidden/>
          </w:rPr>
          <w:t>2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09" w:history="1">
        <w:r w:rsidR="00F10E3B" w:rsidRPr="005E2D0C">
          <w:rPr>
            <w:rStyle w:val="Hypertextovodkaz"/>
            <w:noProof/>
          </w:rPr>
          <w:t>Kód 11 Vytvoření entity v servisní třídě</w:t>
        </w:r>
        <w:r w:rsidR="00F10E3B">
          <w:rPr>
            <w:noProof/>
            <w:webHidden/>
          </w:rPr>
          <w:tab/>
        </w:r>
        <w:r w:rsidR="00F10E3B">
          <w:rPr>
            <w:noProof/>
            <w:webHidden/>
          </w:rPr>
          <w:fldChar w:fldCharType="begin"/>
        </w:r>
        <w:r w:rsidR="00F10E3B">
          <w:rPr>
            <w:noProof/>
            <w:webHidden/>
          </w:rPr>
          <w:instrText xml:space="preserve"> PAGEREF _Toc412397309 \h </w:instrText>
        </w:r>
        <w:r w:rsidR="00F10E3B">
          <w:rPr>
            <w:noProof/>
            <w:webHidden/>
          </w:rPr>
        </w:r>
        <w:r w:rsidR="00F10E3B">
          <w:rPr>
            <w:noProof/>
            <w:webHidden/>
          </w:rPr>
          <w:fldChar w:fldCharType="separate"/>
        </w:r>
        <w:r w:rsidR="009357BD">
          <w:rPr>
            <w:noProof/>
            <w:webHidden/>
          </w:rPr>
          <w:t>31</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0" w:history="1">
        <w:r w:rsidR="00F10E3B" w:rsidRPr="005E2D0C">
          <w:rPr>
            <w:rStyle w:val="Hypertextovodkaz"/>
            <w:noProof/>
          </w:rPr>
          <w:t>Kód 12 Dva odlišné vzhledy definované v souboru look-and-feel.xml</w:t>
        </w:r>
        <w:r w:rsidR="00F10E3B">
          <w:rPr>
            <w:noProof/>
            <w:webHidden/>
          </w:rPr>
          <w:tab/>
        </w:r>
        <w:r w:rsidR="00F10E3B">
          <w:rPr>
            <w:noProof/>
            <w:webHidden/>
          </w:rPr>
          <w:fldChar w:fldCharType="begin"/>
        </w:r>
        <w:r w:rsidR="00F10E3B">
          <w:rPr>
            <w:noProof/>
            <w:webHidden/>
          </w:rPr>
          <w:instrText xml:space="preserve"> PAGEREF _Toc412397310 \h </w:instrText>
        </w:r>
        <w:r w:rsidR="00F10E3B">
          <w:rPr>
            <w:noProof/>
            <w:webHidden/>
          </w:rPr>
        </w:r>
        <w:r w:rsidR="00F10E3B">
          <w:rPr>
            <w:noProof/>
            <w:webHidden/>
          </w:rPr>
          <w:fldChar w:fldCharType="separate"/>
        </w:r>
        <w:r w:rsidR="009357BD">
          <w:rPr>
            <w:noProof/>
            <w:webHidden/>
          </w:rPr>
          <w:t>3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1" w:history="1">
        <w:r w:rsidR="00F10E3B" w:rsidRPr="005E2D0C">
          <w:rPr>
            <w:rStyle w:val="Hypertextovodkaz"/>
            <w:noProof/>
          </w:rPr>
          <w:t>Kód 13 Dvousloupcový layout s fixně vloženým portletem</w:t>
        </w:r>
        <w:r w:rsidR="00F10E3B">
          <w:rPr>
            <w:noProof/>
            <w:webHidden/>
          </w:rPr>
          <w:tab/>
        </w:r>
        <w:r w:rsidR="00F10E3B">
          <w:rPr>
            <w:noProof/>
            <w:webHidden/>
          </w:rPr>
          <w:fldChar w:fldCharType="begin"/>
        </w:r>
        <w:r w:rsidR="00F10E3B">
          <w:rPr>
            <w:noProof/>
            <w:webHidden/>
          </w:rPr>
          <w:instrText xml:space="preserve"> PAGEREF _Toc412397311 \h </w:instrText>
        </w:r>
        <w:r w:rsidR="00F10E3B">
          <w:rPr>
            <w:noProof/>
            <w:webHidden/>
          </w:rPr>
        </w:r>
        <w:r w:rsidR="00F10E3B">
          <w:rPr>
            <w:noProof/>
            <w:webHidden/>
          </w:rPr>
          <w:fldChar w:fldCharType="separate"/>
        </w:r>
        <w:r w:rsidR="009357BD">
          <w:rPr>
            <w:noProof/>
            <w:webHidden/>
          </w:rPr>
          <w:t>3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2" w:history="1">
        <w:r w:rsidR="00F10E3B" w:rsidRPr="005E2D0C">
          <w:rPr>
            <w:rStyle w:val="Hypertextovodkaz"/>
            <w:noProof/>
          </w:rPr>
          <w:t>Kód 14 Programové přidání portletu</w:t>
        </w:r>
        <w:r w:rsidR="00F10E3B">
          <w:rPr>
            <w:noProof/>
            <w:webHidden/>
          </w:rPr>
          <w:tab/>
        </w:r>
        <w:r w:rsidR="00F10E3B">
          <w:rPr>
            <w:noProof/>
            <w:webHidden/>
          </w:rPr>
          <w:fldChar w:fldCharType="begin"/>
        </w:r>
        <w:r w:rsidR="00F10E3B">
          <w:rPr>
            <w:noProof/>
            <w:webHidden/>
          </w:rPr>
          <w:instrText xml:space="preserve"> PAGEREF _Toc412397312 \h </w:instrText>
        </w:r>
        <w:r w:rsidR="00F10E3B">
          <w:rPr>
            <w:noProof/>
            <w:webHidden/>
          </w:rPr>
        </w:r>
        <w:r w:rsidR="00F10E3B">
          <w:rPr>
            <w:noProof/>
            <w:webHidden/>
          </w:rPr>
          <w:fldChar w:fldCharType="separate"/>
        </w:r>
        <w:r w:rsidR="009357BD">
          <w:rPr>
            <w:noProof/>
            <w:webHidden/>
          </w:rPr>
          <w:t>3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3" w:history="1">
        <w:r w:rsidR="00F10E3B" w:rsidRPr="005E2D0C">
          <w:rPr>
            <w:rStyle w:val="Hypertextovodkaz"/>
            <w:noProof/>
          </w:rPr>
          <w:t>Kód 15 Modifikace portálu pomocí Hook pluginu</w:t>
        </w:r>
        <w:r w:rsidR="00F10E3B">
          <w:rPr>
            <w:noProof/>
            <w:webHidden/>
          </w:rPr>
          <w:tab/>
        </w:r>
        <w:r w:rsidR="00F10E3B">
          <w:rPr>
            <w:noProof/>
            <w:webHidden/>
          </w:rPr>
          <w:fldChar w:fldCharType="begin"/>
        </w:r>
        <w:r w:rsidR="00F10E3B">
          <w:rPr>
            <w:noProof/>
            <w:webHidden/>
          </w:rPr>
          <w:instrText xml:space="preserve"> PAGEREF _Toc412397313 \h </w:instrText>
        </w:r>
        <w:r w:rsidR="00F10E3B">
          <w:rPr>
            <w:noProof/>
            <w:webHidden/>
          </w:rPr>
        </w:r>
        <w:r w:rsidR="00F10E3B">
          <w:rPr>
            <w:noProof/>
            <w:webHidden/>
          </w:rPr>
          <w:fldChar w:fldCharType="separate"/>
        </w:r>
        <w:r w:rsidR="009357BD">
          <w:rPr>
            <w:noProof/>
            <w:webHidden/>
          </w:rPr>
          <w:t>3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4" w:history="1">
        <w:r w:rsidR="00F10E3B" w:rsidRPr="005E2D0C">
          <w:rPr>
            <w:rStyle w:val="Hypertextovodkaz"/>
            <w:noProof/>
          </w:rPr>
          <w:t>Kód 16 Zakomponování původního JSP portálu</w:t>
        </w:r>
        <w:r w:rsidR="00F10E3B">
          <w:rPr>
            <w:noProof/>
            <w:webHidden/>
          </w:rPr>
          <w:tab/>
        </w:r>
        <w:r w:rsidR="00F10E3B">
          <w:rPr>
            <w:noProof/>
            <w:webHidden/>
          </w:rPr>
          <w:fldChar w:fldCharType="begin"/>
        </w:r>
        <w:r w:rsidR="00F10E3B">
          <w:rPr>
            <w:noProof/>
            <w:webHidden/>
          </w:rPr>
          <w:instrText xml:space="preserve"> PAGEREF _Toc412397314 \h </w:instrText>
        </w:r>
        <w:r w:rsidR="00F10E3B">
          <w:rPr>
            <w:noProof/>
            <w:webHidden/>
          </w:rPr>
        </w:r>
        <w:r w:rsidR="00F10E3B">
          <w:rPr>
            <w:noProof/>
            <w:webHidden/>
          </w:rPr>
          <w:fldChar w:fldCharType="separate"/>
        </w:r>
        <w:r w:rsidR="009357BD">
          <w:rPr>
            <w:noProof/>
            <w:webHidden/>
          </w:rPr>
          <w:t>3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5" w:history="1">
        <w:r w:rsidR="00F10E3B" w:rsidRPr="005E2D0C">
          <w:rPr>
            <w:rStyle w:val="Hypertextovodkaz"/>
            <w:noProof/>
          </w:rPr>
          <w:t>Kód 17 Nahrazení interní servisní třídy</w:t>
        </w:r>
        <w:r w:rsidR="00F10E3B">
          <w:rPr>
            <w:noProof/>
            <w:webHidden/>
          </w:rPr>
          <w:tab/>
        </w:r>
        <w:r w:rsidR="00F10E3B">
          <w:rPr>
            <w:noProof/>
            <w:webHidden/>
          </w:rPr>
          <w:fldChar w:fldCharType="begin"/>
        </w:r>
        <w:r w:rsidR="00F10E3B">
          <w:rPr>
            <w:noProof/>
            <w:webHidden/>
          </w:rPr>
          <w:instrText xml:space="preserve"> PAGEREF _Toc412397315 \h </w:instrText>
        </w:r>
        <w:r w:rsidR="00F10E3B">
          <w:rPr>
            <w:noProof/>
            <w:webHidden/>
          </w:rPr>
        </w:r>
        <w:r w:rsidR="00F10E3B">
          <w:rPr>
            <w:noProof/>
            <w:webHidden/>
          </w:rPr>
          <w:fldChar w:fldCharType="separate"/>
        </w:r>
        <w:r w:rsidR="009357BD">
          <w:rPr>
            <w:noProof/>
            <w:webHidden/>
          </w:rPr>
          <w:t>3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6" w:history="1">
        <w:r w:rsidR="00F10E3B" w:rsidRPr="005E2D0C">
          <w:rPr>
            <w:rStyle w:val="Hypertextovodkaz"/>
            <w:noProof/>
          </w:rPr>
          <w:t>Kód 18 Modifikace Liferay portálu skrze Ext plugin</w:t>
        </w:r>
        <w:r w:rsidR="00F10E3B">
          <w:rPr>
            <w:noProof/>
            <w:webHidden/>
          </w:rPr>
          <w:tab/>
        </w:r>
        <w:r w:rsidR="00F10E3B">
          <w:rPr>
            <w:noProof/>
            <w:webHidden/>
          </w:rPr>
          <w:fldChar w:fldCharType="begin"/>
        </w:r>
        <w:r w:rsidR="00F10E3B">
          <w:rPr>
            <w:noProof/>
            <w:webHidden/>
          </w:rPr>
          <w:instrText xml:space="preserve"> PAGEREF _Toc412397316 \h </w:instrText>
        </w:r>
        <w:r w:rsidR="00F10E3B">
          <w:rPr>
            <w:noProof/>
            <w:webHidden/>
          </w:rPr>
        </w:r>
        <w:r w:rsidR="00F10E3B">
          <w:rPr>
            <w:noProof/>
            <w:webHidden/>
          </w:rPr>
          <w:fldChar w:fldCharType="separate"/>
        </w:r>
        <w:r w:rsidR="009357BD">
          <w:rPr>
            <w:noProof/>
            <w:webHidden/>
          </w:rPr>
          <w:t>42</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7" w:history="1">
        <w:r w:rsidR="00F10E3B" w:rsidRPr="005E2D0C">
          <w:rPr>
            <w:rStyle w:val="Hypertextovodkaz"/>
            <w:noProof/>
          </w:rPr>
          <w:t>Kód 19 Definice akce pro dispatcher</w:t>
        </w:r>
        <w:r w:rsidR="00F10E3B">
          <w:rPr>
            <w:noProof/>
            <w:webHidden/>
          </w:rPr>
          <w:tab/>
        </w:r>
        <w:r w:rsidR="00F10E3B">
          <w:rPr>
            <w:noProof/>
            <w:webHidden/>
          </w:rPr>
          <w:fldChar w:fldCharType="begin"/>
        </w:r>
        <w:r w:rsidR="00F10E3B">
          <w:rPr>
            <w:noProof/>
            <w:webHidden/>
          </w:rPr>
          <w:instrText xml:space="preserve"> PAGEREF _Toc412397317 \h </w:instrText>
        </w:r>
        <w:r w:rsidR="00F10E3B">
          <w:rPr>
            <w:noProof/>
            <w:webHidden/>
          </w:rPr>
        </w:r>
        <w:r w:rsidR="00F10E3B">
          <w:rPr>
            <w:noProof/>
            <w:webHidden/>
          </w:rPr>
          <w:fldChar w:fldCharType="separate"/>
        </w:r>
        <w:r w:rsidR="009357BD">
          <w:rPr>
            <w:noProof/>
            <w:webHidden/>
          </w:rPr>
          <w:t>4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8" w:history="1">
        <w:r w:rsidR="00F10E3B" w:rsidRPr="005E2D0C">
          <w:rPr>
            <w:rStyle w:val="Hypertextovodkaz"/>
            <w:noProof/>
          </w:rPr>
          <w:t>Kód 20 Flux controller-view</w:t>
        </w:r>
        <w:r w:rsidR="00F10E3B">
          <w:rPr>
            <w:noProof/>
            <w:webHidden/>
          </w:rPr>
          <w:tab/>
        </w:r>
        <w:r w:rsidR="00F10E3B">
          <w:rPr>
            <w:noProof/>
            <w:webHidden/>
          </w:rPr>
          <w:fldChar w:fldCharType="begin"/>
        </w:r>
        <w:r w:rsidR="00F10E3B">
          <w:rPr>
            <w:noProof/>
            <w:webHidden/>
          </w:rPr>
          <w:instrText xml:space="preserve"> PAGEREF _Toc412397318 \h </w:instrText>
        </w:r>
        <w:r w:rsidR="00F10E3B">
          <w:rPr>
            <w:noProof/>
            <w:webHidden/>
          </w:rPr>
        </w:r>
        <w:r w:rsidR="00F10E3B">
          <w:rPr>
            <w:noProof/>
            <w:webHidden/>
          </w:rPr>
          <w:fldChar w:fldCharType="separate"/>
        </w:r>
        <w:r w:rsidR="009357BD">
          <w:rPr>
            <w:noProof/>
            <w:webHidden/>
          </w:rPr>
          <w:t>49</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19" w:history="1">
        <w:r w:rsidR="00F10E3B" w:rsidRPr="005E2D0C">
          <w:rPr>
            <w:rStyle w:val="Hypertextovodkaz"/>
            <w:noProof/>
          </w:rPr>
          <w:t>Kód 21 Flux store</w:t>
        </w:r>
        <w:r w:rsidR="00F10E3B">
          <w:rPr>
            <w:noProof/>
            <w:webHidden/>
          </w:rPr>
          <w:tab/>
        </w:r>
        <w:r w:rsidR="00F10E3B">
          <w:rPr>
            <w:noProof/>
            <w:webHidden/>
          </w:rPr>
          <w:fldChar w:fldCharType="begin"/>
        </w:r>
        <w:r w:rsidR="00F10E3B">
          <w:rPr>
            <w:noProof/>
            <w:webHidden/>
          </w:rPr>
          <w:instrText xml:space="preserve"> PAGEREF _Toc412397319 \h </w:instrText>
        </w:r>
        <w:r w:rsidR="00F10E3B">
          <w:rPr>
            <w:noProof/>
            <w:webHidden/>
          </w:rPr>
        </w:r>
        <w:r w:rsidR="00F10E3B">
          <w:rPr>
            <w:noProof/>
            <w:webHidden/>
          </w:rPr>
          <w:fldChar w:fldCharType="separate"/>
        </w:r>
        <w:r w:rsidR="009357BD">
          <w:rPr>
            <w:noProof/>
            <w:webHidden/>
          </w:rPr>
          <w:t>49</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0" w:history="1">
        <w:r w:rsidR="00F10E3B" w:rsidRPr="005E2D0C">
          <w:rPr>
            <w:rStyle w:val="Hypertextovodkaz"/>
            <w:noProof/>
          </w:rPr>
          <w:t>Kód 22 Tvorba URL v JSP</w:t>
        </w:r>
        <w:r w:rsidR="00F10E3B">
          <w:rPr>
            <w:noProof/>
            <w:webHidden/>
          </w:rPr>
          <w:tab/>
        </w:r>
        <w:r w:rsidR="00F10E3B">
          <w:rPr>
            <w:noProof/>
            <w:webHidden/>
          </w:rPr>
          <w:fldChar w:fldCharType="begin"/>
        </w:r>
        <w:r w:rsidR="00F10E3B">
          <w:rPr>
            <w:noProof/>
            <w:webHidden/>
          </w:rPr>
          <w:instrText xml:space="preserve"> PAGEREF _Toc412397320 \h </w:instrText>
        </w:r>
        <w:r w:rsidR="00F10E3B">
          <w:rPr>
            <w:noProof/>
            <w:webHidden/>
          </w:rPr>
        </w:r>
        <w:r w:rsidR="00F10E3B">
          <w:rPr>
            <w:noProof/>
            <w:webHidden/>
          </w:rPr>
          <w:fldChar w:fldCharType="separate"/>
        </w:r>
        <w:r w:rsidR="009357BD">
          <w:rPr>
            <w:noProof/>
            <w:webHidden/>
          </w:rPr>
          <w:t>51</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1" w:history="1">
        <w:r w:rsidR="00F10E3B" w:rsidRPr="005E2D0C">
          <w:rPr>
            <w:rStyle w:val="Hypertextovodkaz"/>
            <w:noProof/>
          </w:rPr>
          <w:t>Kód 23 Inicializace view vrsty</w:t>
        </w:r>
        <w:r w:rsidR="00F10E3B">
          <w:rPr>
            <w:noProof/>
            <w:webHidden/>
          </w:rPr>
          <w:tab/>
        </w:r>
        <w:r w:rsidR="00F10E3B">
          <w:rPr>
            <w:noProof/>
            <w:webHidden/>
          </w:rPr>
          <w:fldChar w:fldCharType="begin"/>
        </w:r>
        <w:r w:rsidR="00F10E3B">
          <w:rPr>
            <w:noProof/>
            <w:webHidden/>
          </w:rPr>
          <w:instrText xml:space="preserve"> PAGEREF _Toc412397321 \h </w:instrText>
        </w:r>
        <w:r w:rsidR="00F10E3B">
          <w:rPr>
            <w:noProof/>
            <w:webHidden/>
          </w:rPr>
        </w:r>
        <w:r w:rsidR="00F10E3B">
          <w:rPr>
            <w:noProof/>
            <w:webHidden/>
          </w:rPr>
          <w:fldChar w:fldCharType="separate"/>
        </w:r>
        <w:r w:rsidR="009357BD">
          <w:rPr>
            <w:noProof/>
            <w:webHidden/>
          </w:rPr>
          <w:t>52</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2" w:history="1">
        <w:r w:rsidR="00F10E3B" w:rsidRPr="005E2D0C">
          <w:rPr>
            <w:rStyle w:val="Hypertextovodkaz"/>
            <w:noProof/>
          </w:rPr>
          <w:t>Kód 24 Compass a SASS použití</w:t>
        </w:r>
        <w:r w:rsidR="00F10E3B">
          <w:rPr>
            <w:noProof/>
            <w:webHidden/>
          </w:rPr>
          <w:tab/>
        </w:r>
        <w:r w:rsidR="00F10E3B">
          <w:rPr>
            <w:noProof/>
            <w:webHidden/>
          </w:rPr>
          <w:fldChar w:fldCharType="begin"/>
        </w:r>
        <w:r w:rsidR="00F10E3B">
          <w:rPr>
            <w:noProof/>
            <w:webHidden/>
          </w:rPr>
          <w:instrText xml:space="preserve"> PAGEREF _Toc412397322 \h </w:instrText>
        </w:r>
        <w:r w:rsidR="00F10E3B">
          <w:rPr>
            <w:noProof/>
            <w:webHidden/>
          </w:rPr>
        </w:r>
        <w:r w:rsidR="00F10E3B">
          <w:rPr>
            <w:noProof/>
            <w:webHidden/>
          </w:rPr>
          <w:fldChar w:fldCharType="separate"/>
        </w:r>
        <w:r w:rsidR="009357BD">
          <w:rPr>
            <w:noProof/>
            <w:webHidden/>
          </w:rPr>
          <w:t>54</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3" w:history="1">
        <w:r w:rsidR="00F10E3B" w:rsidRPr="005E2D0C">
          <w:rPr>
            <w:rStyle w:val="Hypertextovodkaz"/>
            <w:noProof/>
          </w:rPr>
          <w:t>Kód 25 Spring MVC controller – render a resource požadavek</w:t>
        </w:r>
        <w:r w:rsidR="00F10E3B">
          <w:rPr>
            <w:noProof/>
            <w:webHidden/>
          </w:rPr>
          <w:tab/>
        </w:r>
        <w:r w:rsidR="00F10E3B">
          <w:rPr>
            <w:noProof/>
            <w:webHidden/>
          </w:rPr>
          <w:fldChar w:fldCharType="begin"/>
        </w:r>
        <w:r w:rsidR="00F10E3B">
          <w:rPr>
            <w:noProof/>
            <w:webHidden/>
          </w:rPr>
          <w:instrText xml:space="preserve"> PAGEREF _Toc412397323 \h </w:instrText>
        </w:r>
        <w:r w:rsidR="00F10E3B">
          <w:rPr>
            <w:noProof/>
            <w:webHidden/>
          </w:rPr>
        </w:r>
        <w:r w:rsidR="00F10E3B">
          <w:rPr>
            <w:noProof/>
            <w:webHidden/>
          </w:rPr>
          <w:fldChar w:fldCharType="separate"/>
        </w:r>
        <w:r w:rsidR="009357BD">
          <w:rPr>
            <w:noProof/>
            <w:webHidden/>
          </w:rPr>
          <w:t>56</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4" w:history="1">
        <w:r w:rsidR="00F10E3B" w:rsidRPr="005E2D0C">
          <w:rPr>
            <w:rStyle w:val="Hypertextovodkaz"/>
            <w:noProof/>
          </w:rPr>
          <w:t>Kód 26 Nadefinovaný Liferay scheduler</w:t>
        </w:r>
        <w:r w:rsidR="00F10E3B">
          <w:rPr>
            <w:noProof/>
            <w:webHidden/>
          </w:rPr>
          <w:tab/>
        </w:r>
        <w:r w:rsidR="00F10E3B">
          <w:rPr>
            <w:noProof/>
            <w:webHidden/>
          </w:rPr>
          <w:fldChar w:fldCharType="begin"/>
        </w:r>
        <w:r w:rsidR="00F10E3B">
          <w:rPr>
            <w:noProof/>
            <w:webHidden/>
          </w:rPr>
          <w:instrText xml:space="preserve"> PAGEREF _Toc412397324 \h </w:instrText>
        </w:r>
        <w:r w:rsidR="00F10E3B">
          <w:rPr>
            <w:noProof/>
            <w:webHidden/>
          </w:rPr>
        </w:r>
        <w:r w:rsidR="00F10E3B">
          <w:rPr>
            <w:noProof/>
            <w:webHidden/>
          </w:rPr>
          <w:fldChar w:fldCharType="separate"/>
        </w:r>
        <w:r w:rsidR="009357BD">
          <w:rPr>
            <w:noProof/>
            <w:webHidden/>
          </w:rPr>
          <w:t>5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5" w:history="1">
        <w:r w:rsidR="00F10E3B" w:rsidRPr="005E2D0C">
          <w:rPr>
            <w:rStyle w:val="Hypertextovodkaz"/>
            <w:noProof/>
          </w:rPr>
          <w:t>Kód 27 Programové přidání administrátorských práv danému vláknu</w:t>
        </w:r>
        <w:r w:rsidR="00F10E3B">
          <w:rPr>
            <w:noProof/>
            <w:webHidden/>
          </w:rPr>
          <w:tab/>
        </w:r>
        <w:r w:rsidR="00F10E3B">
          <w:rPr>
            <w:noProof/>
            <w:webHidden/>
          </w:rPr>
          <w:fldChar w:fldCharType="begin"/>
        </w:r>
        <w:r w:rsidR="00F10E3B">
          <w:rPr>
            <w:noProof/>
            <w:webHidden/>
          </w:rPr>
          <w:instrText xml:space="preserve"> PAGEREF _Toc412397325 \h </w:instrText>
        </w:r>
        <w:r w:rsidR="00F10E3B">
          <w:rPr>
            <w:noProof/>
            <w:webHidden/>
          </w:rPr>
        </w:r>
        <w:r w:rsidR="00F10E3B">
          <w:rPr>
            <w:noProof/>
            <w:webHidden/>
          </w:rPr>
          <w:fldChar w:fldCharType="separate"/>
        </w:r>
        <w:r w:rsidR="009357BD">
          <w:rPr>
            <w:noProof/>
            <w:webHidden/>
          </w:rPr>
          <w:t>57</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6" w:history="1">
        <w:r w:rsidR="00F10E3B" w:rsidRPr="005E2D0C">
          <w:rPr>
            <w:rStyle w:val="Hypertextovodkaz"/>
            <w:noProof/>
          </w:rPr>
          <w:t>Kód 28 Entity definované v service builder definici</w:t>
        </w:r>
        <w:r w:rsidR="00F10E3B">
          <w:rPr>
            <w:noProof/>
            <w:webHidden/>
          </w:rPr>
          <w:tab/>
        </w:r>
        <w:r w:rsidR="00F10E3B">
          <w:rPr>
            <w:noProof/>
            <w:webHidden/>
          </w:rPr>
          <w:fldChar w:fldCharType="begin"/>
        </w:r>
        <w:r w:rsidR="00F10E3B">
          <w:rPr>
            <w:noProof/>
            <w:webHidden/>
          </w:rPr>
          <w:instrText xml:space="preserve"> PAGEREF _Toc412397326 \h </w:instrText>
        </w:r>
        <w:r w:rsidR="00F10E3B">
          <w:rPr>
            <w:noProof/>
            <w:webHidden/>
          </w:rPr>
        </w:r>
        <w:r w:rsidR="00F10E3B">
          <w:rPr>
            <w:noProof/>
            <w:webHidden/>
          </w:rPr>
          <w:fldChar w:fldCharType="separate"/>
        </w:r>
        <w:r w:rsidR="009357BD">
          <w:rPr>
            <w:noProof/>
            <w:webHidden/>
          </w:rPr>
          <w:t>58</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7" w:history="1">
        <w:r w:rsidR="00F10E3B" w:rsidRPr="005E2D0C">
          <w:rPr>
            <w:rStyle w:val="Hypertextovodkaz"/>
            <w:noProof/>
          </w:rPr>
          <w:t>Kód 29 Zasílání emailů přes zabudované komponenty</w:t>
        </w:r>
        <w:r w:rsidR="00F10E3B">
          <w:rPr>
            <w:noProof/>
            <w:webHidden/>
          </w:rPr>
          <w:tab/>
        </w:r>
        <w:r w:rsidR="00F10E3B">
          <w:rPr>
            <w:noProof/>
            <w:webHidden/>
          </w:rPr>
          <w:fldChar w:fldCharType="begin"/>
        </w:r>
        <w:r w:rsidR="00F10E3B">
          <w:rPr>
            <w:noProof/>
            <w:webHidden/>
          </w:rPr>
          <w:instrText xml:space="preserve"> PAGEREF _Toc412397327 \h </w:instrText>
        </w:r>
        <w:r w:rsidR="00F10E3B">
          <w:rPr>
            <w:noProof/>
            <w:webHidden/>
          </w:rPr>
        </w:r>
        <w:r w:rsidR="00F10E3B">
          <w:rPr>
            <w:noProof/>
            <w:webHidden/>
          </w:rPr>
          <w:fldChar w:fldCharType="separate"/>
        </w:r>
        <w:r w:rsidR="009357BD">
          <w:rPr>
            <w:noProof/>
            <w:webHidden/>
          </w:rPr>
          <w:t>59</w:t>
        </w:r>
        <w:r w:rsidR="00F10E3B">
          <w:rPr>
            <w:noProof/>
            <w:webHidden/>
          </w:rPr>
          <w:fldChar w:fldCharType="end"/>
        </w:r>
      </w:hyperlink>
    </w:p>
    <w:p w:rsidR="00F10E3B" w:rsidRDefault="00302B0D">
      <w:pPr>
        <w:pStyle w:val="Seznamobrzk"/>
        <w:tabs>
          <w:tab w:val="right" w:leader="dot" w:pos="8494"/>
        </w:tabs>
        <w:rPr>
          <w:rFonts w:asciiTheme="minorHAnsi" w:eastAsiaTheme="minorEastAsia" w:hAnsiTheme="minorHAnsi" w:cstheme="minorBidi"/>
          <w:noProof/>
          <w:sz w:val="22"/>
          <w:szCs w:val="22"/>
          <w:lang w:eastAsia="cs-CZ" w:bidi="ar-SA"/>
        </w:rPr>
      </w:pPr>
      <w:hyperlink w:anchor="_Toc412397328" w:history="1">
        <w:r w:rsidR="00F10E3B" w:rsidRPr="005E2D0C">
          <w:rPr>
            <w:rStyle w:val="Hypertextovodkaz"/>
            <w:noProof/>
          </w:rPr>
          <w:t>Kód 30 Properties nastavené v settings.xml v Maven</w:t>
        </w:r>
        <w:r w:rsidR="00F10E3B">
          <w:rPr>
            <w:noProof/>
            <w:webHidden/>
          </w:rPr>
          <w:tab/>
        </w:r>
        <w:r w:rsidR="00F10E3B">
          <w:rPr>
            <w:noProof/>
            <w:webHidden/>
          </w:rPr>
          <w:fldChar w:fldCharType="begin"/>
        </w:r>
        <w:r w:rsidR="00F10E3B">
          <w:rPr>
            <w:noProof/>
            <w:webHidden/>
          </w:rPr>
          <w:instrText xml:space="preserve"> PAGEREF _Toc412397328 \h </w:instrText>
        </w:r>
        <w:r w:rsidR="00F10E3B">
          <w:rPr>
            <w:noProof/>
            <w:webHidden/>
          </w:rPr>
        </w:r>
        <w:r w:rsidR="00F10E3B">
          <w:rPr>
            <w:noProof/>
            <w:webHidden/>
          </w:rPr>
          <w:fldChar w:fldCharType="separate"/>
        </w:r>
        <w:r w:rsidR="009357BD">
          <w:rPr>
            <w:noProof/>
            <w:webHidden/>
          </w:rPr>
          <w:t>59</w:t>
        </w:r>
        <w:r w:rsidR="00F10E3B">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Default="006C230F" w:rsidP="006C230F">
      <w:pPr>
        <w:pStyle w:val="Nadpis1"/>
      </w:pPr>
      <w:bookmarkStart w:id="0" w:name="_Toc412489332"/>
      <w:bookmarkStart w:id="1" w:name="_GoBack"/>
      <w:bookmarkEnd w:id="1"/>
      <w:r>
        <w:lastRenderedPageBreak/>
        <w:t>Úvod</w:t>
      </w:r>
      <w:bookmarkEnd w:id="0"/>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w:t>
      </w:r>
      <w:r w:rsidR="0085391A">
        <w:rPr>
          <w:rFonts w:eastAsia="ComeniaSerif"/>
          <w:lang w:bidi="ar-SA"/>
        </w:rPr>
        <w:t xml:space="preserve"> po odchodu vývojář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laden na představení a zevrubném prozkoumání portálu Liferay, jakožto jednoho z hlavních lídrů na trhu JAVA horizontálních portálů. Čtenář bude postupně seznámen s vnitřní architekturou a administračním rozhraním umožňující významné zásahy do celé aplikace. Klíčová část se zabývá vývojem zásuvných modulů, umožňující rozšíření a kompletní transformaci portálu. Popsány budou důležité úseky, možnosti řešení různých problémů, ale i nedostatečně zdokumentovaných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2" w:name="_Toc412489333"/>
      <w:r>
        <w:rPr>
          <w:rFonts w:eastAsia="ComeniaSerif"/>
          <w:lang w:bidi="ar-SA"/>
        </w:rPr>
        <w:lastRenderedPageBreak/>
        <w:t>Systémy pro správu obsahu – CMS</w:t>
      </w:r>
      <w:bookmarkEnd w:id="2"/>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 xml:space="preserve">[Williams, </w:t>
      </w:r>
      <w:proofErr w:type="gramStart"/>
      <w:r w:rsidR="00C60C8B" w:rsidRPr="00C60C8B">
        <w:rPr>
          <w:rFonts w:eastAsia="ComeniaSerif"/>
        </w:rPr>
        <w:t>n.d.]</w:t>
      </w:r>
      <w:r w:rsidR="00C60C8B">
        <w:rPr>
          <w:rFonts w:eastAsia="ComeniaSerif"/>
          <w:lang w:bidi="ar-SA"/>
        </w:rPr>
        <w:fldChar w:fldCharType="end"/>
      </w:r>
      <w:r w:rsidR="00F7213B">
        <w:rPr>
          <w:rFonts w:eastAsia="ComeniaSerif"/>
          <w:lang w:bidi="ar-SA"/>
        </w:rPr>
        <w:t>.</w:t>
      </w:r>
      <w:proofErr w:type="gramEnd"/>
      <w:r w:rsidR="00F7213B">
        <w:rPr>
          <w:rFonts w:eastAsia="ComeniaSerif"/>
          <w:lang w:bidi="ar-SA"/>
        </w:rPr>
        <w:t xml:space="preserve">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833CC3">
      <w:pPr>
        <w:pStyle w:val="Odstavecseseznamem"/>
        <w:numPr>
          <w:ilvl w:val="0"/>
          <w:numId w:val="9"/>
        </w:numPr>
        <w:spacing w:after="240"/>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w:t>
      </w:r>
      <w:r w:rsidR="00F71120">
        <w:rPr>
          <w:rFonts w:eastAsia="ComeniaSerif"/>
          <w:lang w:bidi="ar-SA"/>
        </w:rPr>
        <w:lastRenderedPageBreak/>
        <w:t>může uživatel, případně administrátor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3" w:name="_Toc412397278"/>
      <w:r>
        <w:t xml:space="preserve">Obrázek </w:t>
      </w:r>
      <w:r w:rsidR="00735C11">
        <w:fldChar w:fldCharType="begin"/>
      </w:r>
      <w:r w:rsidR="00735C11">
        <w:instrText xml:space="preserve"> SEQ Obrázek \* ARABIC </w:instrText>
      </w:r>
      <w:r w:rsidR="00735C11">
        <w:fldChar w:fldCharType="separate"/>
      </w:r>
      <w:r w:rsidR="009357BD">
        <w:rPr>
          <w:noProof/>
        </w:rPr>
        <w:t>1</w:t>
      </w:r>
      <w:r w:rsidR="00735C11">
        <w:rPr>
          <w:noProof/>
        </w:rPr>
        <w:fldChar w:fldCharType="end"/>
      </w:r>
      <w:r>
        <w:t xml:space="preserve"> Moderní Web Content Management System</w:t>
      </w:r>
      <w:bookmarkEnd w:id="3"/>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4" w:name="_Toc412489334"/>
      <w:r>
        <w:rPr>
          <w:rFonts w:eastAsia="ComeniaSerif"/>
          <w:lang w:bidi="ar-SA"/>
        </w:rPr>
        <w:lastRenderedPageBreak/>
        <w:t>Portál a portlety</w:t>
      </w:r>
      <w:bookmarkEnd w:id="4"/>
    </w:p>
    <w:p w:rsidR="00666CDD" w:rsidRPr="00666CDD" w:rsidRDefault="00666CDD" w:rsidP="00666CDD">
      <w:pPr>
        <w:pStyle w:val="Nadpis2"/>
        <w:rPr>
          <w:rFonts w:eastAsia="ComeniaSerif"/>
          <w:lang w:bidi="ar-SA"/>
        </w:rPr>
      </w:pPr>
      <w:bookmarkStart w:id="5" w:name="_Toc412489335"/>
      <w:r>
        <w:rPr>
          <w:rFonts w:eastAsia="ComeniaSerif"/>
          <w:lang w:bidi="ar-SA"/>
        </w:rPr>
        <w:t>Portál</w:t>
      </w:r>
      <w:bookmarkEnd w:id="5"/>
    </w:p>
    <w:p w:rsidR="00114C6A" w:rsidRDefault="001B446D" w:rsidP="00833CC3">
      <w:pPr>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 xml:space="preserve">[Williams, </w:t>
      </w:r>
      <w:proofErr w:type="gramStart"/>
      <w:r w:rsidR="00DB3857" w:rsidRPr="00DB3857">
        <w:rPr>
          <w:rFonts w:eastAsia="ComeniaSerif"/>
        </w:rPr>
        <w:t>n.d.]</w:t>
      </w:r>
      <w:r w:rsidR="00DB3857">
        <w:rPr>
          <w:rFonts w:eastAsia="ComeniaSerif"/>
          <w:lang w:bidi="ar-SA"/>
        </w:rPr>
        <w:fldChar w:fldCharType="end"/>
      </w:r>
      <w:r w:rsidR="002F3BE8">
        <w:rPr>
          <w:rFonts w:eastAsia="ComeniaSerif"/>
          <w:lang w:bidi="ar-SA"/>
        </w:rPr>
        <w:t>.</w:t>
      </w:r>
      <w:proofErr w:type="gramEnd"/>
      <w:r w:rsidR="002F3BE8">
        <w:rPr>
          <w:rFonts w:eastAsia="ComeniaSerif"/>
          <w:lang w:bidi="ar-SA"/>
        </w:rPr>
        <w:t xml:space="preserve">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962085">
        <w:rPr>
          <w:rFonts w:eastAsia="ComeniaSerif"/>
          <w:lang w:bidi="ar-SA"/>
        </w:rPr>
        <w:t>čerpající</w:t>
      </w:r>
      <w:r w:rsidR="0080237E">
        <w:rPr>
          <w:rFonts w:eastAsia="ComeniaSerif"/>
          <w:lang w:bidi="ar-SA"/>
        </w:rPr>
        <w:t xml:space="preserve">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6" w:name="_Toc412489336"/>
      <w:r>
        <w:rPr>
          <w:rFonts w:eastAsia="ComeniaSerif"/>
          <w:lang w:bidi="ar-SA"/>
        </w:rPr>
        <w:t>Portlet kontejner</w:t>
      </w:r>
      <w:bookmarkEnd w:id="6"/>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02B0D" w:rsidRPr="00B53A3A" w:rsidRDefault="00302B0D"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302B0D" w:rsidRPr="00B53A3A" w:rsidRDefault="00302B0D"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2B0D" w:rsidRDefault="00302B0D">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302B0D" w:rsidRDefault="00302B0D"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302B0D" w:rsidRDefault="00302B0D"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302B0D" w:rsidRDefault="00302B0D"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302B0D" w:rsidRDefault="00302B0D"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2B0D" w:rsidRPr="00EB187C" w:rsidRDefault="00302B0D">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2B0D" w:rsidRDefault="00302B0D"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02B0D" w:rsidRPr="00EB187C" w:rsidRDefault="00302B0D"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302B0D" w:rsidRPr="00B53A3A" w:rsidRDefault="00302B0D"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302B0D" w:rsidRPr="00B53A3A" w:rsidRDefault="00302B0D"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302B0D" w:rsidRDefault="00302B0D">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302B0D" w:rsidRDefault="00302B0D"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302B0D" w:rsidRDefault="00302B0D"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302B0D" w:rsidRDefault="00302B0D"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302B0D" w:rsidRDefault="00302B0D"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302B0D" w:rsidRPr="00EB187C" w:rsidRDefault="00302B0D">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302B0D" w:rsidRDefault="00302B0D"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302B0D" w:rsidRPr="00EB187C" w:rsidRDefault="00302B0D"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7" w:name="_Toc412397279"/>
      <w:r>
        <w:t xml:space="preserve">Obrázek </w:t>
      </w:r>
      <w:r w:rsidR="00735C11">
        <w:fldChar w:fldCharType="begin"/>
      </w:r>
      <w:r w:rsidR="00735C11">
        <w:instrText xml:space="preserve"> SEQ Obrázek \* ARABIC </w:instrText>
      </w:r>
      <w:r w:rsidR="00735C11">
        <w:fldChar w:fldCharType="separate"/>
      </w:r>
      <w:r w:rsidR="009357BD">
        <w:rPr>
          <w:noProof/>
        </w:rPr>
        <w:t>2</w:t>
      </w:r>
      <w:r w:rsidR="00735C11">
        <w:rPr>
          <w:noProof/>
        </w:rPr>
        <w:fldChar w:fldCharType="end"/>
      </w:r>
      <w:r>
        <w:t xml:space="preserve"> </w:t>
      </w:r>
      <w:r w:rsidRPr="002E5911">
        <w:t>Diagram spolupráce portálu a portletů</w:t>
      </w:r>
      <w:bookmarkEnd w:id="7"/>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8" w:name="_Toc412489337"/>
      <w:r>
        <w:rPr>
          <w:rFonts w:eastAsia="ComeniaSerif"/>
          <w:lang w:bidi="ar-SA"/>
        </w:rPr>
        <w:t>Portlet</w:t>
      </w:r>
      <w:bookmarkEnd w:id="8"/>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xml:space="preserve">, jež je vhodný pro administrátorské úpravy a </w:t>
      </w:r>
      <w:r w:rsidR="008058F5" w:rsidRPr="00795600">
        <w:rPr>
          <w:rStyle w:val="Kd"/>
        </w:rPr>
        <w:t>Help</w:t>
      </w:r>
      <w:r w:rsidR="008058F5">
        <w:rPr>
          <w:rFonts w:eastAsia="ComeniaSerif"/>
          <w:lang w:bidi="ar-SA"/>
        </w:rPr>
        <w:t>,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9" w:name="_Toc412489338"/>
      <w:r>
        <w:rPr>
          <w:rFonts w:eastAsia="ComeniaSerif"/>
          <w:lang w:bidi="ar-SA"/>
        </w:rPr>
        <w:t>Životní cyklus portletu</w:t>
      </w:r>
      <w:bookmarkEnd w:id="9"/>
    </w:p>
    <w:p w:rsidR="00D37FA7" w:rsidRPr="006B39CE" w:rsidRDefault="000C5B27" w:rsidP="006B39CE">
      <w:pPr>
        <w:spacing w:after="240"/>
        <w:rPr>
          <w:rFonts w:eastAsia="ComeniaSerif"/>
          <w:b/>
          <w:lang w:bidi="ar-SA"/>
        </w:rPr>
      </w:pPr>
      <w:r>
        <w:rPr>
          <w:rFonts w:eastAsia="ComeniaSerif"/>
          <w:lang w:bidi="ar-SA"/>
        </w:rPr>
        <w:t xml:space="preserve">Životní cyklus portletu vychází z interface </w:t>
      </w:r>
      <w:r w:rsidRPr="00795600">
        <w:rPr>
          <w:rStyle w:val="Kd"/>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D37FA7">
      <w:pPr>
        <w:pStyle w:val="Odstavecseseznamem"/>
        <w:numPr>
          <w:ilvl w:val="0"/>
          <w:numId w:val="7"/>
        </w:numPr>
        <w:rPr>
          <w:rFonts w:eastAsia="ComeniaSerif"/>
          <w:b/>
          <w:lang w:bidi="ar-SA"/>
        </w:rPr>
      </w:pPr>
      <w:proofErr w:type="gramStart"/>
      <w:r w:rsidRPr="00795600">
        <w:rPr>
          <w:rStyle w:val="Kd"/>
          <w:b/>
        </w:rPr>
        <w:t>init(PortletConfig</w:t>
      </w:r>
      <w:proofErr w:type="gramEnd"/>
      <w:r w:rsidRPr="00795600">
        <w:rPr>
          <w:rStyle w:val="Kd"/>
          <w:b/>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sidRPr="00795600">
        <w:rPr>
          <w:rStyle w:val="Kd"/>
          <w:b/>
        </w:rPr>
        <w:t>processAction(ActionRequest request, ActionResponse response)</w:t>
      </w:r>
      <w:r>
        <w:rPr>
          <w:rFonts w:eastAsia="ComeniaSerif"/>
          <w:b/>
          <w:lang w:bidi="ar-SA"/>
        </w:rPr>
        <w:t xml:space="preserve"> – </w:t>
      </w:r>
      <w:r>
        <w:rPr>
          <w:rFonts w:eastAsia="ComeniaSerif"/>
          <w:lang w:bidi="ar-SA"/>
        </w:rPr>
        <w:t>metoda volána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D37FA7">
      <w:pPr>
        <w:pStyle w:val="Odstavecseseznamem"/>
        <w:numPr>
          <w:ilvl w:val="0"/>
          <w:numId w:val="7"/>
        </w:numPr>
        <w:rPr>
          <w:rFonts w:eastAsia="ComeniaSerif"/>
          <w:b/>
          <w:lang w:bidi="ar-SA"/>
        </w:rPr>
      </w:pPr>
      <w:r w:rsidRPr="00795600">
        <w:rPr>
          <w:rStyle w:val="Kd"/>
          <w:b/>
        </w:rPr>
        <w:t>render(RenderRequest request, RenderResponse response)</w:t>
      </w:r>
      <w:r>
        <w:rPr>
          <w:rFonts w:eastAsia="ComeniaSerif"/>
          <w:b/>
          <w:lang w:bidi="ar-SA"/>
        </w:rPr>
        <w:t xml:space="preserve"> – </w:t>
      </w:r>
      <w:r>
        <w:rPr>
          <w:rFonts w:eastAsia="ComeniaSerif"/>
          <w:lang w:bidi="ar-SA"/>
        </w:rPr>
        <w:t xml:space="preserve">metoda </w:t>
      </w:r>
      <w:r w:rsidR="00795600">
        <w:rPr>
          <w:rFonts w:eastAsia="ComeniaSerif"/>
          <w:lang w:bidi="ar-SA"/>
        </w:rPr>
        <w:t xml:space="preserve">volaná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sidRPr="00795600">
        <w:rPr>
          <w:rStyle w:val="Kd"/>
          <w:b/>
        </w:rPr>
        <w:t>destroy()</w:t>
      </w:r>
      <w:r>
        <w:rPr>
          <w:rFonts w:eastAsia="ComeniaSerif"/>
          <w:b/>
          <w:lang w:bidi="ar-SA"/>
        </w:rPr>
        <w:t xml:space="preserve"> – </w:t>
      </w:r>
      <w:r>
        <w:rPr>
          <w:rFonts w:eastAsia="ComeniaSerif"/>
          <w:lang w:bidi="ar-SA"/>
        </w:rPr>
        <w:t xml:space="preserve">p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6B39CE">
      <w:pPr>
        <w:spacing w:before="240"/>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Pr>
          <w:rFonts w:eastAsia="ComeniaSerif"/>
          <w:lang w:bidi="ar-SA"/>
        </w:rPr>
        <w:t xml:space="preserve">p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w:t>
      </w:r>
      <w:r w:rsidR="009171E0">
        <w:rPr>
          <w:rFonts w:eastAsia="ComeniaSerif"/>
          <w:lang w:bidi="ar-SA"/>
        </w:rPr>
        <w:lastRenderedPageBreak/>
        <w:t>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daným</w:t>
      </w:r>
      <w:r w:rsidR="00795600">
        <w:rPr>
          <w:rFonts w:eastAsia="ComeniaSerif"/>
          <w:lang w:bidi="ar-SA"/>
        </w:rPr>
        <w:t xml:space="preserve"> objektem</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t>ResourceServingPortlet</w:t>
      </w:r>
      <w:r>
        <w:rPr>
          <w:rFonts w:eastAsia="ComeniaSerif"/>
          <w:b/>
          <w:lang w:bidi="ar-SA"/>
        </w:rPr>
        <w:t xml:space="preserve"> – </w:t>
      </w:r>
      <w:r>
        <w:rPr>
          <w:rFonts w:eastAsia="ComeniaSerif"/>
          <w:lang w:bidi="ar-SA"/>
        </w:rPr>
        <w:t xml:space="preserve">o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10" w:name="_Toc412397280"/>
      <w:r>
        <w:t xml:space="preserve">Obrázek </w:t>
      </w:r>
      <w:r w:rsidR="00735C11">
        <w:fldChar w:fldCharType="begin"/>
      </w:r>
      <w:r w:rsidR="00735C11">
        <w:instrText xml:space="preserve"> SEQ Obrázek \* ARABIC </w:instrText>
      </w:r>
      <w:r w:rsidR="00735C11">
        <w:fldChar w:fldCharType="separate"/>
      </w:r>
      <w:r w:rsidR="009357BD">
        <w:rPr>
          <w:noProof/>
        </w:rPr>
        <w:t>3</w:t>
      </w:r>
      <w:r w:rsidR="00735C11">
        <w:rPr>
          <w:noProof/>
        </w:rPr>
        <w:fldChar w:fldCharType="end"/>
      </w:r>
      <w:r>
        <w:t xml:space="preserve"> </w:t>
      </w:r>
      <w:r w:rsidRPr="003049F8">
        <w:t>Životní cyklus portletů</w:t>
      </w:r>
      <w:bookmarkEnd w:id="10"/>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1" w:name="_Ref412369853"/>
      <w:bookmarkStart w:id="12" w:name="_Toc412489339"/>
      <w:r>
        <w:rPr>
          <w:rFonts w:eastAsia="ComeniaSerif"/>
          <w:lang w:bidi="ar-SA"/>
        </w:rPr>
        <w:t>Portletové specifikace</w:t>
      </w:r>
      <w:bookmarkEnd w:id="11"/>
      <w:bookmarkEnd w:id="12"/>
    </w:p>
    <w:p w:rsidR="00114C6A" w:rsidRPr="00D326EB" w:rsidRDefault="009B4D57" w:rsidP="00833CC3">
      <w:pPr>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3" w:name="_Toc412489340"/>
      <w:r>
        <w:rPr>
          <w:rFonts w:eastAsia="ComeniaSerif"/>
          <w:lang w:bidi="ar-SA"/>
        </w:rPr>
        <w:lastRenderedPageBreak/>
        <w:t>JSR 168</w:t>
      </w:r>
      <w:bookmarkEnd w:id="13"/>
    </w:p>
    <w:p w:rsidR="00E5281C" w:rsidRDefault="003E76C4" w:rsidP="001D6A40">
      <w:pPr>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sidR="001872D1">
        <w:rPr>
          <w:rFonts w:eastAsia="ComeniaSerif"/>
          <w:lang w:bidi="ar-SA"/>
        </w:rPr>
        <w:t xml:space="preserve"> spravující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1D6A40">
      <w:pPr>
        <w:spacing w:after="240"/>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sidRPr="0039323B">
        <w:rPr>
          <w:rFonts w:eastAsia="ComeniaSerif"/>
          <w:i/>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4" w:name="_Ref412375685"/>
      <w:bookmarkStart w:id="15" w:name="_Ref412375709"/>
      <w:bookmarkStart w:id="16" w:name="_Toc412489341"/>
      <w:r>
        <w:rPr>
          <w:rFonts w:eastAsia="ComeniaSerif"/>
          <w:lang w:bidi="ar-SA"/>
        </w:rPr>
        <w:t>JSR 286</w:t>
      </w:r>
      <w:bookmarkEnd w:id="14"/>
      <w:bookmarkEnd w:id="15"/>
      <w:bookmarkEnd w:id="16"/>
    </w:p>
    <w:p w:rsidR="00D326EB" w:rsidRDefault="005E3D11" w:rsidP="00833CC3">
      <w:pPr>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1D6A40">
      <w:pPr>
        <w:spacing w:after="240"/>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7" w:name="_Toc412489342"/>
      <w:r>
        <w:rPr>
          <w:rFonts w:eastAsia="ComeniaSerif"/>
          <w:lang w:bidi="ar-SA"/>
        </w:rPr>
        <w:lastRenderedPageBreak/>
        <w:t>Konkurence na trhu</w:t>
      </w:r>
      <w:bookmarkEnd w:id="17"/>
    </w:p>
    <w:p w:rsidR="0016695A" w:rsidRPr="0016695A" w:rsidRDefault="0016695A" w:rsidP="00833CC3">
      <w:pPr>
        <w:spacing w:after="240"/>
        <w:ind w:left="432"/>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8" w:name="_Toc412397281"/>
      <w:r>
        <w:t xml:space="preserve">Obrázek </w:t>
      </w:r>
      <w:r w:rsidR="00735C11">
        <w:fldChar w:fldCharType="begin"/>
      </w:r>
      <w:r w:rsidR="00735C11">
        <w:instrText xml:space="preserve"> SEQ Obrázek \* ARABIC </w:instrText>
      </w:r>
      <w:r w:rsidR="00735C11">
        <w:fldChar w:fldCharType="separate"/>
      </w:r>
      <w:r w:rsidR="009357BD">
        <w:rPr>
          <w:noProof/>
        </w:rPr>
        <w:t>4</w:t>
      </w:r>
      <w:r w:rsidR="00735C11">
        <w:rPr>
          <w:noProof/>
        </w:rPr>
        <w:fldChar w:fldCharType="end"/>
      </w:r>
      <w:r>
        <w:t xml:space="preserve"> </w:t>
      </w:r>
      <w:r w:rsidRPr="0019303E">
        <w:t>Srovnání horizontálních portálů</w:t>
      </w:r>
      <w:bookmarkEnd w:id="18"/>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9" w:name="_Toc412489343"/>
      <w:r>
        <w:rPr>
          <w:rFonts w:eastAsia="ComeniaSerif"/>
          <w:lang w:bidi="ar-SA"/>
        </w:rPr>
        <w:lastRenderedPageBreak/>
        <w:t>Backbase</w:t>
      </w:r>
      <w:bookmarkEnd w:id="19"/>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20" w:name="_Toc412489344"/>
      <w:r>
        <w:rPr>
          <w:rFonts w:eastAsia="ComeniaSerif"/>
          <w:lang w:bidi="ar-SA"/>
        </w:rPr>
        <w:t>IBM WebSphere</w:t>
      </w:r>
      <w:bookmarkEnd w:id="20"/>
    </w:p>
    <w:p w:rsidR="00903FDC" w:rsidRDefault="006953D5" w:rsidP="00833CC3">
      <w:pPr>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xml:space="preserve">, hardware, nový vývoj, penále za výpadky či </w:t>
      </w:r>
      <w:r>
        <w:rPr>
          <w:rFonts w:eastAsia="ComeniaSerif"/>
          <w:lang w:bidi="ar-SA"/>
        </w:rPr>
        <w:lastRenderedPageBreak/>
        <w:t>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1" w:name="_Toc412489345"/>
      <w:r>
        <w:rPr>
          <w:rFonts w:eastAsia="ComeniaSerif"/>
          <w:lang w:bidi="ar-SA"/>
        </w:rPr>
        <w:t>eXo platform</w:t>
      </w:r>
      <w:bookmarkEnd w:id="21"/>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2" w:name="_Toc412489346"/>
      <w:r>
        <w:rPr>
          <w:rFonts w:eastAsia="ComeniaSerif"/>
          <w:lang w:bidi="ar-SA"/>
        </w:rPr>
        <w:lastRenderedPageBreak/>
        <w:t>Liferay</w:t>
      </w:r>
      <w:r w:rsidR="00A07AAB">
        <w:rPr>
          <w:rFonts w:eastAsia="ComeniaSerif"/>
          <w:lang w:bidi="ar-SA"/>
        </w:rPr>
        <w:t xml:space="preserve"> portál</w:t>
      </w:r>
      <w:bookmarkEnd w:id="22"/>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každým okamžikem</w:t>
      </w:r>
      <w:r>
        <w:rPr>
          <w:rFonts w:eastAsia="ComeniaSerif"/>
          <w:lang w:bidi="ar-SA"/>
        </w:rPr>
        <w:t xml:space="preserve"> ve světě programování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3" w:name="_Toc412489347"/>
      <w:r>
        <w:rPr>
          <w:rFonts w:eastAsia="ComeniaSerif"/>
          <w:lang w:bidi="ar-SA"/>
        </w:rPr>
        <w:t>Architektura</w:t>
      </w:r>
      <w:bookmarkEnd w:id="23"/>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r w:rsidR="00361CBA">
        <w:rPr>
          <w:rFonts w:eastAsia="ComeniaSerif"/>
          <w:lang w:bidi="ar-SA"/>
        </w:rPr>
        <w:t>.</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r w:rsidR="00361CBA">
        <w:rPr>
          <w:rFonts w:eastAsia="ComeniaSerif"/>
          <w:lang w:bidi="ar-SA"/>
        </w:rPr>
        <w:t>.</w:t>
      </w:r>
    </w:p>
    <w:p w:rsidR="0004529C" w:rsidRDefault="0004529C" w:rsidP="00526946">
      <w:pPr>
        <w:pStyle w:val="Odstavecseseznamem"/>
        <w:numPr>
          <w:ilvl w:val="0"/>
          <w:numId w:val="10"/>
        </w:numPr>
        <w:spacing w:after="240"/>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 xml:space="preserve">většího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xml:space="preserve">. Dále je </w:t>
      </w:r>
      <w:r w:rsidR="00A721FD">
        <w:rPr>
          <w:rFonts w:eastAsia="ComeniaSerif"/>
          <w:lang w:bidi="ar-SA"/>
        </w:rPr>
        <w:lastRenderedPageBreak/>
        <w:t>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jež umožňuje zasílat zprávy v rozličných formátech. 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4" w:name="_Toc412397282"/>
      <w:r>
        <w:t xml:space="preserve">Obrázek </w:t>
      </w:r>
      <w:r w:rsidR="00735C11">
        <w:fldChar w:fldCharType="begin"/>
      </w:r>
      <w:r w:rsidR="00735C11">
        <w:instrText xml:space="preserve"> SEQ Obrázek \* ARABIC </w:instrText>
      </w:r>
      <w:r w:rsidR="00735C11">
        <w:fldChar w:fldCharType="separate"/>
      </w:r>
      <w:r w:rsidR="009357BD">
        <w:rPr>
          <w:noProof/>
        </w:rPr>
        <w:t>5</w:t>
      </w:r>
      <w:r w:rsidR="00735C11">
        <w:rPr>
          <w:noProof/>
        </w:rPr>
        <w:fldChar w:fldCharType="end"/>
      </w:r>
      <w:r>
        <w:t xml:space="preserve"> </w:t>
      </w:r>
      <w:r w:rsidRPr="00020EFB">
        <w:t>Architektura komponent</w:t>
      </w:r>
      <w:r w:rsidR="007F079F">
        <w:t xml:space="preserve"> v Liferay portálu</w:t>
      </w:r>
      <w:bookmarkEnd w:id="24"/>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 jako j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lastRenderedPageBreak/>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2D2CEC" w:rsidRDefault="00D23C9C" w:rsidP="009233B1">
      <w:pPr>
        <w:spacing w:after="240"/>
        <w:ind w:firstLine="576"/>
        <w:rPr>
          <w:rFonts w:eastAsia="ComeniaSerif"/>
          <w:lang w:bidi="ar-SA"/>
        </w:rPr>
      </w:pPr>
      <w:r>
        <w:rPr>
          <w:rFonts w:eastAsia="ComeniaSerif"/>
          <w:lang w:bidi="ar-SA"/>
        </w:rPr>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5" w:name="_Toc412397283"/>
      <w:r>
        <w:t xml:space="preserve">Obrázek </w:t>
      </w:r>
      <w:r w:rsidR="00735C11">
        <w:fldChar w:fldCharType="begin"/>
      </w:r>
      <w:r w:rsidR="00735C11">
        <w:instrText xml:space="preserve"> SEQ Obrázek \* ARABIC </w:instrText>
      </w:r>
      <w:r w:rsidR="00735C11">
        <w:fldChar w:fldCharType="separate"/>
      </w:r>
      <w:r w:rsidR="009357BD">
        <w:rPr>
          <w:noProof/>
        </w:rPr>
        <w:t>6</w:t>
      </w:r>
      <w:r w:rsidR="00735C11">
        <w:rPr>
          <w:noProof/>
        </w:rPr>
        <w:fldChar w:fldCharType="end"/>
      </w:r>
      <w:r>
        <w:t xml:space="preserve"> </w:t>
      </w:r>
      <w:r w:rsidRPr="00B718A9">
        <w:t>Technologická základna Liferay portálu</w:t>
      </w:r>
      <w:bookmarkEnd w:id="25"/>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FC03DC" w:rsidRDefault="00FC03DC" w:rsidP="00A07AAB">
      <w:pPr>
        <w:pStyle w:val="Nadpis2"/>
        <w:rPr>
          <w:rFonts w:eastAsia="ComeniaSerif"/>
          <w:lang w:bidi="ar-SA"/>
        </w:rPr>
      </w:pPr>
      <w:bookmarkStart w:id="26" w:name="_Toc412489348"/>
      <w:r>
        <w:rPr>
          <w:rFonts w:eastAsia="ComeniaSerif"/>
          <w:lang w:bidi="ar-SA"/>
        </w:rPr>
        <w:t>Vývoj plugin modulů</w:t>
      </w:r>
      <w:bookmarkEnd w:id="26"/>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xml:space="preserve">. Neexistuje jediný správný postup, a proto si každý vývojář musí zvolit </w:t>
      </w:r>
      <w:r w:rsidR="006F3A24">
        <w:rPr>
          <w:rFonts w:eastAsia="ComeniaSerif"/>
          <w:lang w:bidi="ar-SA"/>
        </w:rPr>
        <w:lastRenderedPageBreak/>
        <w:t>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7" w:name="_Ref412382959"/>
      <w:bookmarkStart w:id="28" w:name="_Toc412489349"/>
      <w:r>
        <w:rPr>
          <w:rFonts w:eastAsia="ComeniaSerif"/>
          <w:lang w:bidi="ar-SA"/>
        </w:rPr>
        <w:t>Marketplace</w:t>
      </w:r>
      <w:bookmarkEnd w:id="27"/>
      <w:bookmarkEnd w:id="28"/>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w:t>
      </w:r>
      <w:r w:rsidR="004C2AEB">
        <w:rPr>
          <w:rFonts w:eastAsia="ComeniaSerif"/>
          <w:lang w:bidi="ar-SA"/>
        </w:rPr>
        <w:t>ých řešení. Jsou zd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krát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9" w:name="_Toc412489350"/>
      <w:r>
        <w:rPr>
          <w:rFonts w:eastAsia="ComeniaSerif"/>
          <w:lang w:bidi="ar-SA"/>
        </w:rPr>
        <w:lastRenderedPageBreak/>
        <w:t>Administrační rozhraní Liferay</w:t>
      </w:r>
      <w:bookmarkEnd w:id="29"/>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 lištu správce nazývanou Dockbar, ale prostřednictvím zabudovaných odkazů, může přejít do sekce Control panel, dělící veškerá nastavení do čtyř hlavních kategorií</w:t>
      </w:r>
      <w:r w:rsidR="004C2AEB">
        <w:rPr>
          <w:rFonts w:eastAsia="ComeniaSerif"/>
          <w:lang w:bidi="ar-SA"/>
        </w:rPr>
        <w:t xml:space="preserve"> viz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9357BD">
        <w:t xml:space="preserve">Obrázek </w:t>
      </w:r>
      <w:r w:rsidR="009357BD">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30" w:name="_Toc412489351"/>
      <w:r>
        <w:rPr>
          <w:rFonts w:eastAsia="ComeniaSerif"/>
          <w:lang w:bidi="ar-SA"/>
        </w:rPr>
        <w:t>Uživatelé</w:t>
      </w:r>
      <w:bookmarkEnd w:id="30"/>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kopírovat skutečnou strukturu společnosti. Každá jednotka mý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e spustit nastavením příznaku v naš</w:t>
      </w:r>
      <w:r w:rsidR="008D092A">
        <w:rPr>
          <w:rFonts w:eastAsia="ComeniaSerif"/>
          <w:lang w:bidi="ar-SA"/>
        </w:rPr>
        <w:t>em</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1" w:name="_Toc412397284"/>
      <w:r>
        <w:t xml:space="preserve">Obrázek </w:t>
      </w:r>
      <w:r w:rsidR="00735C11">
        <w:fldChar w:fldCharType="begin"/>
      </w:r>
      <w:r w:rsidR="00735C11">
        <w:instrText xml:space="preserve"> SEQ Obrázek \* ARABIC </w:instrText>
      </w:r>
      <w:r w:rsidR="00735C11">
        <w:fldChar w:fldCharType="separate"/>
      </w:r>
      <w:r w:rsidR="009357BD">
        <w:rPr>
          <w:noProof/>
        </w:rPr>
        <w:t>7</w:t>
      </w:r>
      <w:r w:rsidR="00735C11">
        <w:rPr>
          <w:noProof/>
        </w:rPr>
        <w:fldChar w:fldCharType="end"/>
      </w:r>
      <w:r>
        <w:t xml:space="preserve"> Management uživatelů v portálu Liferay</w:t>
      </w:r>
      <w:bookmarkEnd w:id="31"/>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2" w:name="_Toc412489352"/>
      <w:r>
        <w:rPr>
          <w:rFonts w:eastAsia="ComeniaSerif"/>
          <w:lang w:bidi="ar-SA"/>
        </w:rPr>
        <w:t>Weby</w:t>
      </w:r>
      <w:bookmarkEnd w:id="32"/>
    </w:p>
    <w:p w:rsidR="00056CE5" w:rsidRDefault="00056CE5" w:rsidP="00833CC3">
      <w:pPr>
        <w:rPr>
          <w:rFonts w:eastAsia="ComeniaSerif"/>
          <w:lang w:bidi="ar-SA"/>
        </w:rPr>
      </w:pPr>
      <w:r>
        <w:rPr>
          <w:rFonts w:eastAsia="ComeniaSerif"/>
          <w:lang w:bidi="ar-SA"/>
        </w:rPr>
        <w:t xml:space="preserve">Sites neboli weby společností jsou logická uspořádání stojící na vrcholu, obsahující konkrétní stránky s konkrétním obsahem. Vytvoříme-li novou Site, mám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názvem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 běžících na stejné instanci portálu.</w:t>
      </w:r>
      <w:r w:rsidR="005B2518">
        <w:rPr>
          <w:rFonts w:eastAsia="ComeniaSerif"/>
          <w:lang w:bidi="ar-SA"/>
        </w:rPr>
        <w:t xml:space="preserve"> Můžeme například vytvořit Site pro oddělení marketingu využívající nástroje pro analýzu uživatelů, emailování, správu novinek a jiný web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lastRenderedPageBreak/>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ými aplikacemi, umožňující správu dokumentů, blogů, zpráv nebo celých článků. Do tohoto menu je možné přidat i vlastní portlety</w:t>
      </w:r>
      <w:r w:rsidR="0081549A">
        <w:rPr>
          <w:rFonts w:eastAsia="ComeniaSerif"/>
          <w:lang w:bidi="ar-SA"/>
        </w:rPr>
        <w:t>,</w:t>
      </w:r>
      <w:r w:rsidR="00612085">
        <w:rPr>
          <w:rFonts w:eastAsia="ComeniaSerif"/>
          <w:lang w:bidi="ar-SA"/>
        </w:rPr>
        <w:t xml:space="preserve"> nakonfigurované pro zobrazení v administraci.</w:t>
      </w:r>
    </w:p>
    <w:p w:rsidR="00B77BFE" w:rsidRDefault="00B77BFE" w:rsidP="00B77BFE">
      <w:pPr>
        <w:pStyle w:val="Nadpis2"/>
        <w:rPr>
          <w:rFonts w:eastAsia="ComeniaSerif"/>
          <w:lang w:bidi="ar-SA"/>
        </w:rPr>
      </w:pPr>
      <w:bookmarkStart w:id="33" w:name="_Toc412489353"/>
      <w:r>
        <w:rPr>
          <w:rFonts w:eastAsia="ComeniaSerif"/>
          <w:lang w:bidi="ar-SA"/>
        </w:rPr>
        <w:t>Aplikace</w:t>
      </w:r>
      <w:bookmarkEnd w:id="33"/>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w:t>
      </w:r>
      <w:proofErr w:type="gramStart"/>
      <w:r w:rsidR="0081549A">
        <w:rPr>
          <w:rFonts w:eastAsia="ComeniaSerif"/>
          <w:lang w:bidi="ar-SA"/>
        </w:rPr>
        <w:t xml:space="preserve">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9357BD">
        <w:rPr>
          <w:rFonts w:eastAsia="ComeniaSerif"/>
          <w:lang w:bidi="ar-SA"/>
        </w:rPr>
        <w:t>5.3</w:t>
      </w:r>
      <w:r w:rsidR="0081549A">
        <w:rPr>
          <w:rFonts w:eastAsia="ComeniaSerif"/>
          <w:lang w:bidi="ar-SA"/>
        </w:rPr>
        <w:fldChar w:fldCharType="end"/>
      </w:r>
      <w:r>
        <w:rPr>
          <w:rFonts w:eastAsia="ComeniaSerif"/>
          <w:lang w:bidi="ar-SA"/>
        </w:rPr>
        <w:t>.</w:t>
      </w:r>
      <w:proofErr w:type="gramEnd"/>
      <w:r>
        <w:rPr>
          <w:rFonts w:eastAsia="ComeniaSerif"/>
          <w:lang w:bidi="ar-SA"/>
        </w:rPr>
        <w:t xml:space="preserve"> Nalezneme tu i vlastní aplikace, které můžeme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které j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4" w:name="_Toc412489354"/>
      <w:r>
        <w:rPr>
          <w:rFonts w:eastAsia="ComeniaSerif"/>
          <w:lang w:bidi="ar-SA"/>
        </w:rPr>
        <w:t>Konfigurace</w:t>
      </w:r>
      <w:bookmarkEnd w:id="34"/>
    </w:p>
    <w:p w:rsidR="00252D3C" w:rsidRDefault="00423657" w:rsidP="00833CC3">
      <w:pPr>
        <w:rPr>
          <w:rFonts w:eastAsia="ComeniaSerif"/>
          <w:lang w:bidi="ar-SA"/>
        </w:rPr>
      </w:pPr>
      <w:r>
        <w:rPr>
          <w:rFonts w:eastAsia="ComeniaSerif"/>
          <w:lang w:bidi="ar-SA"/>
        </w:rPr>
        <w:t xml:space="preserve">Pokročilejší nastavení celého portálu je </w:t>
      </w:r>
      <w:r w:rsidR="00972F3E">
        <w:rPr>
          <w:rFonts w:eastAsia="ComeniaSerif"/>
          <w:lang w:bidi="ar-SA"/>
        </w:rPr>
        <w:t>sdružováno</w:t>
      </w:r>
      <w:r>
        <w:rPr>
          <w:rFonts w:eastAsia="ComeniaSerif"/>
          <w:lang w:bidi="ar-SA"/>
        </w:rPr>
        <w:t xml:space="preserve"> na tomto místě.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w:t>
      </w:r>
      <w:r w:rsidR="0081549A">
        <w:rPr>
          <w:rFonts w:eastAsia="ComeniaSerif"/>
          <w:lang w:bidi="ar-SA"/>
        </w:rPr>
        <w:t xml:space="preserve">aktuálně </w:t>
      </w:r>
      <w:r>
        <w:rPr>
          <w:rFonts w:eastAsia="ComeniaSerif"/>
          <w:lang w:bidi="ar-SA"/>
        </w:rPr>
        <w:t xml:space="preserve">pracuje. Logování </w:t>
      </w:r>
      <w:r w:rsidR="0081549A">
        <w:rPr>
          <w:rFonts w:eastAsia="ComeniaSerif"/>
          <w:lang w:bidi="ar-SA"/>
        </w:rPr>
        <w:t xml:space="preserve">aktivit lze </w:t>
      </w:r>
      <w:r>
        <w:rPr>
          <w:rFonts w:eastAsia="ComeniaSerif"/>
          <w:lang w:bidi="ar-SA"/>
        </w:rPr>
        <w:t>nastavit pro konkrétní třídy nebo balíčky intuitivně</w:t>
      </w:r>
      <w:r w:rsidR="00972F3E">
        <w:rPr>
          <w:rFonts w:eastAsia="ComeniaSerif"/>
          <w:lang w:bidi="ar-SA"/>
        </w:rPr>
        <w:t xml:space="preserve"> v seznamu </w:t>
      </w:r>
      <w:r>
        <w:rPr>
          <w:rFonts w:eastAsia="ComeniaSerif"/>
          <w:lang w:bidi="ar-SA"/>
        </w:rPr>
        <w:t>dle logovací úrovně.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vyžadující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5" w:name="_Toc412489355"/>
      <w:r>
        <w:rPr>
          <w:rFonts w:eastAsia="ComeniaSerif"/>
          <w:lang w:bidi="ar-SA"/>
        </w:rPr>
        <w:lastRenderedPageBreak/>
        <w:t>Portlet plugin Liferay</w:t>
      </w:r>
      <w:bookmarkEnd w:id="35"/>
    </w:p>
    <w:p w:rsidR="00824A59" w:rsidRPr="00824A59" w:rsidRDefault="00777F2B" w:rsidP="00833CC3">
      <w:pPr>
        <w:rPr>
          <w:rFonts w:eastAsia="ComeniaSerif"/>
          <w:lang w:bidi="ar-SA"/>
        </w:rPr>
      </w:pPr>
      <w:r>
        <w:rPr>
          <w:rFonts w:eastAsia="ComeniaSerif"/>
          <w:lang w:bidi="ar-SA"/>
        </w:rPr>
        <w:t xml:space="preserve">V předchozí </w:t>
      </w:r>
      <w:proofErr w:type="gramStart"/>
      <w:r>
        <w:rPr>
          <w:rFonts w:eastAsia="ComeniaSerif"/>
          <w:lang w:bidi="ar-SA"/>
        </w:rPr>
        <w:t>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9357BD">
        <w:rPr>
          <w:rFonts w:eastAsia="ComeniaSerif"/>
          <w:lang w:bidi="ar-SA"/>
        </w:rPr>
        <w:t>3.4</w:t>
      </w:r>
      <w:r>
        <w:rPr>
          <w:rFonts w:eastAsia="ComeniaSerif"/>
          <w:lang w:bidi="ar-SA"/>
        </w:rPr>
        <w:fldChar w:fldCharType="end"/>
      </w:r>
      <w:r>
        <w:rPr>
          <w:rFonts w:eastAsia="ComeniaSerif"/>
          <w:lang w:bidi="ar-SA"/>
        </w:rPr>
        <w:t>, byly</w:t>
      </w:r>
      <w:proofErr w:type="gramEnd"/>
      <w:r>
        <w:rPr>
          <w:rFonts w:eastAsia="ComeniaSerif"/>
          <w:lang w:bidi="ar-SA"/>
        </w:rPr>
        <w:t xml:space="preserve">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245E7D">
        <w:rPr>
          <w:rFonts w:eastAsia="ComeniaSerif"/>
          <w:lang w:bidi="ar-SA"/>
        </w:rPr>
        <w:t xml:space="preserve">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6" w:name="_Toc412489356"/>
      <w:r w:rsidR="00372EE2">
        <w:rPr>
          <w:rFonts w:eastAsia="ComeniaSerif"/>
          <w:lang w:bidi="ar-SA"/>
        </w:rPr>
        <w:t>Konfigurační soubory</w:t>
      </w:r>
      <w:bookmarkEnd w:id="36"/>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81549A">
        <w:rPr>
          <w:rFonts w:eastAsia="ComeniaSerif"/>
          <w:b/>
          <w:i/>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 xml:space="preserve">ný, avšak pro využití Spring portletu, je </w:t>
      </w:r>
      <w:r w:rsidR="007A6E6A">
        <w:rPr>
          <w:rFonts w:eastAsia="ComeniaSerif"/>
          <w:lang w:bidi="ar-SA"/>
        </w:rPr>
        <w:t xml:space="preserve">zde </w:t>
      </w:r>
      <w:r w:rsidR="00D621E0">
        <w:rPr>
          <w:rFonts w:eastAsia="ComeniaSerif"/>
          <w:lang w:bidi="ar-SA"/>
        </w:rPr>
        <w:t xml:space="preserve">nutné,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sidRPr="0081549A">
        <w:rPr>
          <w:rFonts w:eastAsia="ComeniaSerif"/>
          <w:i/>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portlet.xml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81549A">
        <w:rPr>
          <w:rFonts w:eastAsia="ComeniaSerif"/>
          <w:b/>
          <w:i/>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37" w:name="_Toc412489357"/>
      <w:r w:rsidR="00A40E37">
        <w:rPr>
          <w:rFonts w:eastAsia="ComeniaSerif"/>
          <w:lang w:bidi="ar-SA"/>
        </w:rPr>
        <w:t>Spring MVC Portlet</w:t>
      </w:r>
      <w:bookmarkEnd w:id="37"/>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8" w:name="_Toc412489358"/>
      <w:r w:rsidRPr="004D1E4B">
        <w:rPr>
          <w:rFonts w:eastAsia="ComeniaSerif"/>
          <w:lang w:bidi="ar-SA"/>
        </w:rPr>
        <w:t>Nastavení Spring MVC portletu</w:t>
      </w:r>
      <w:bookmarkEnd w:id="38"/>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ezi klientem a business vrstvou,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proofErr w:type="gramStart"/>
      <w:r w:rsidR="009357BD">
        <w:rPr>
          <w:rFonts w:eastAsia="ComeniaSerif"/>
          <w:lang w:bidi="ar-SA"/>
        </w:rPr>
        <w:t>14.2</w:t>
      </w:r>
      <w:r w:rsidR="008E4562">
        <w:rPr>
          <w:rFonts w:eastAsia="ComeniaSerif"/>
          <w:lang w:bidi="ar-SA"/>
        </w:rPr>
        <w:fldChar w:fldCharType="end"/>
      </w:r>
      <w:r>
        <w:rPr>
          <w:rFonts w:eastAsia="ComeniaSerif"/>
          <w:lang w:bidi="ar-SA"/>
        </w:rPr>
        <w:t>.</w:t>
      </w:r>
      <w:proofErr w:type="gramEnd"/>
      <w:r>
        <w:rPr>
          <w:rFonts w:eastAsia="ComeniaSerif"/>
          <w:lang w:bidi="ar-SA"/>
        </w:rPr>
        <w:t xml:space="preserve">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proofErr w:type="gramStart"/>
      <w:r w:rsidRPr="0081549A">
        <w:rPr>
          <w:rFonts w:eastAsia="ComeniaSerif"/>
          <w:i/>
          <w:lang w:bidi="ar-SA"/>
        </w:rPr>
        <w:t>web.xml</w:t>
      </w:r>
      <w:proofErr w:type="gramEnd"/>
      <w:r w:rsidRPr="0081549A">
        <w:rPr>
          <w:rFonts w:eastAsia="ComeniaSerif"/>
          <w:i/>
          <w:lang w:bidi="ar-SA"/>
        </w:rPr>
        <w:t>.</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9" w:name="_Toc412397299"/>
      <w:r>
        <w:t xml:space="preserve">Kód </w:t>
      </w:r>
      <w:r w:rsidR="00735C11">
        <w:fldChar w:fldCharType="begin"/>
      </w:r>
      <w:r w:rsidR="00735C11">
        <w:instrText xml:space="preserve"> SEQ Kód \* ARABIC </w:instrText>
      </w:r>
      <w:r w:rsidR="00735C11">
        <w:fldChar w:fldCharType="separate"/>
      </w:r>
      <w:r w:rsidR="009357BD">
        <w:rPr>
          <w:noProof/>
        </w:rPr>
        <w:t>1</w:t>
      </w:r>
      <w:r w:rsidR="00735C11">
        <w:rPr>
          <w:noProof/>
        </w:rPr>
        <w:fldChar w:fldCharType="end"/>
      </w:r>
      <w:r>
        <w:t xml:space="preserve"> </w:t>
      </w:r>
      <w:r w:rsidRPr="00F91FE4">
        <w:t>Definice Spring servletu</w:t>
      </w:r>
      <w:bookmarkEnd w:id="39"/>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40" w:name="_Toc412397300"/>
      <w:r>
        <w:t xml:space="preserve">Kód </w:t>
      </w:r>
      <w:r w:rsidR="00735C11">
        <w:fldChar w:fldCharType="begin"/>
      </w:r>
      <w:r w:rsidR="00735C11">
        <w:instrText xml:space="preserve"> SEQ Kód \* ARABIC </w:instrText>
      </w:r>
      <w:r w:rsidR="00735C11">
        <w:fldChar w:fldCharType="separate"/>
      </w:r>
      <w:r w:rsidR="009357BD">
        <w:rPr>
          <w:noProof/>
        </w:rPr>
        <w:t>2</w:t>
      </w:r>
      <w:r w:rsidR="00735C11">
        <w:rPr>
          <w:noProof/>
        </w:rPr>
        <w:fldChar w:fldCharType="end"/>
      </w:r>
      <w:r>
        <w:t xml:space="preserve"> </w:t>
      </w:r>
      <w:r w:rsidRPr="00ED51FE">
        <w:t>Definice Spring třídy DispatcherPortlet</w:t>
      </w:r>
      <w:bookmarkEnd w:id="40"/>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založím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xml:space="preserve">. Název není náhodný a je </w:t>
      </w:r>
      <w:r w:rsidR="00A1146F">
        <w:rPr>
          <w:rFonts w:eastAsia="ComeniaSerif"/>
          <w:lang w:bidi="ar-SA"/>
        </w:rPr>
        <w:lastRenderedPageBreak/>
        <w:t xml:space="preserve">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 xml:space="preserve">třídy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1" w:name="_Toc412397301"/>
      <w:r>
        <w:t xml:space="preserve">Kód </w:t>
      </w:r>
      <w:r w:rsidR="00735C11">
        <w:fldChar w:fldCharType="begin"/>
      </w:r>
      <w:r w:rsidR="00735C11">
        <w:instrText xml:space="preserve"> SEQ Kód \* ARABIC </w:instrText>
      </w:r>
      <w:r w:rsidR="00735C11">
        <w:fldChar w:fldCharType="separate"/>
      </w:r>
      <w:r w:rsidR="009357BD">
        <w:rPr>
          <w:noProof/>
        </w:rPr>
        <w:t>3</w:t>
      </w:r>
      <w:r w:rsidR="00735C11">
        <w:rPr>
          <w:noProof/>
        </w:rPr>
        <w:fldChar w:fldCharType="end"/>
      </w:r>
      <w:r>
        <w:t xml:space="preserve"> Spring a</w:t>
      </w:r>
      <w:r w:rsidRPr="00EC2841">
        <w:t>plikační kontext</w:t>
      </w:r>
      <w:bookmarkEnd w:id="41"/>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 xml:space="preserve">parametrů v liferay-portlet.xml jednoduše přes položku </w:t>
      </w:r>
      <w:r w:rsidRPr="00180FE1">
        <w:rPr>
          <w:rStyle w:val="Kd"/>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2" w:name="_Toc412489359"/>
      <w:r w:rsidR="00A40E37">
        <w:rPr>
          <w:rFonts w:eastAsia="ComeniaSerif"/>
          <w:lang w:bidi="ar-SA"/>
        </w:rPr>
        <w:t>Meziportletová komunikace</w:t>
      </w:r>
      <w:bookmarkEnd w:id="42"/>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Pr>
          <w:rFonts w:eastAsia="ComeniaSerif"/>
          <w:lang w:bidi="ar-SA"/>
        </w:rPr>
        <w:t xml:space="preserve">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4kB a počet položek musí být menší jak 20.</w:t>
      </w:r>
    </w:p>
    <w:p w:rsidR="0008083D" w:rsidRDefault="0008083D" w:rsidP="00A07AAB">
      <w:pPr>
        <w:pStyle w:val="Nadpis3"/>
        <w:rPr>
          <w:rFonts w:eastAsia="ComeniaSerif"/>
          <w:lang w:bidi="ar-SA"/>
        </w:rPr>
      </w:pPr>
      <w:bookmarkStart w:id="43" w:name="_Toc412489360"/>
      <w:r>
        <w:rPr>
          <w:rFonts w:eastAsia="ComeniaSerif"/>
          <w:lang w:bidi="ar-SA"/>
        </w:rPr>
        <w:t>Události</w:t>
      </w:r>
      <w:bookmarkEnd w:id="43"/>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proofErr w:type="gramStart"/>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9357BD">
        <w:rPr>
          <w:rFonts w:eastAsia="ComeniaSerif"/>
          <w:lang w:bidi="ar-SA"/>
        </w:rPr>
        <w:t>3.4.2</w:t>
      </w:r>
      <w:proofErr w:type="gramEnd"/>
      <w:r w:rsidR="008E4562">
        <w:rPr>
          <w:rFonts w:eastAsia="ComeniaSerif"/>
          <w:lang w:bidi="ar-SA"/>
        </w:rPr>
        <w:fldChar w:fldCharType="end"/>
      </w:r>
      <w:r>
        <w:rPr>
          <w:rFonts w:eastAsia="ComeniaSerif"/>
          <w:lang w:bidi="ar-SA"/>
        </w:rPr>
        <w:t xml:space="preserve">,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w:t>
      </w:r>
      <w:r>
        <w:rPr>
          <w:rFonts w:eastAsia="ComeniaSerif"/>
          <w:lang w:bidi="ar-SA"/>
        </w:rPr>
        <w:lastRenderedPageBreak/>
        <w:t xml:space="preserve">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4" w:name="_Toc412397302"/>
      <w:r>
        <w:t xml:space="preserve">Kód </w:t>
      </w:r>
      <w:r w:rsidR="00735C11">
        <w:fldChar w:fldCharType="begin"/>
      </w:r>
      <w:r w:rsidR="00735C11">
        <w:instrText xml:space="preserve"> SEQ Kód \* ARABIC </w:instrText>
      </w:r>
      <w:r w:rsidR="00735C11">
        <w:fldChar w:fldCharType="separate"/>
      </w:r>
      <w:r w:rsidR="009357BD">
        <w:rPr>
          <w:noProof/>
        </w:rPr>
        <w:t>4</w:t>
      </w:r>
      <w:r w:rsidR="00735C11">
        <w:rPr>
          <w:noProof/>
        </w:rPr>
        <w:fldChar w:fldCharType="end"/>
      </w:r>
      <w:r>
        <w:t xml:space="preserve"> </w:t>
      </w:r>
      <w:r w:rsidRPr="000D25BB">
        <w:t>Definice události</w:t>
      </w:r>
      <w:bookmarkEnd w:id="44"/>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5" w:name="_Toc412397303"/>
      <w:r>
        <w:t xml:space="preserve">Kód </w:t>
      </w:r>
      <w:r w:rsidR="00735C11">
        <w:fldChar w:fldCharType="begin"/>
      </w:r>
      <w:r w:rsidR="00735C11">
        <w:instrText xml:space="preserve"> SEQ Kód \* ARABIC </w:instrText>
      </w:r>
      <w:r w:rsidR="00735C11">
        <w:fldChar w:fldCharType="separate"/>
      </w:r>
      <w:r w:rsidR="009357BD">
        <w:rPr>
          <w:noProof/>
        </w:rPr>
        <w:t>5</w:t>
      </w:r>
      <w:r w:rsidR="00735C11">
        <w:rPr>
          <w:noProof/>
        </w:rPr>
        <w:fldChar w:fldCharType="end"/>
      </w:r>
      <w:r>
        <w:t xml:space="preserve"> </w:t>
      </w:r>
      <w:r w:rsidRPr="002F2FA4">
        <w:t>Odeslání události a její příjem</w:t>
      </w:r>
      <w:bookmarkEnd w:id="45"/>
    </w:p>
    <w:p w:rsidR="009F55DC" w:rsidRDefault="006E533C" w:rsidP="00C72E7C">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lastRenderedPageBreak/>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7A40CE" w:rsidRDefault="007A40CE" w:rsidP="008433B1">
      <w:pPr>
        <w:pStyle w:val="Titulek"/>
      </w:pPr>
      <w:bookmarkStart w:id="46" w:name="_Toc412397304"/>
      <w:r>
        <w:t xml:space="preserve">Kód </w:t>
      </w:r>
      <w:r w:rsidR="00735C11">
        <w:fldChar w:fldCharType="begin"/>
      </w:r>
      <w:r w:rsidR="00735C11">
        <w:instrText xml:space="preserve"> SEQ Kód \* ARABIC </w:instrText>
      </w:r>
      <w:r w:rsidR="00735C11">
        <w:fldChar w:fldCharType="separate"/>
      </w:r>
      <w:r w:rsidR="009357BD">
        <w:rPr>
          <w:noProof/>
        </w:rPr>
        <w:t>6</w:t>
      </w:r>
      <w:r w:rsidR="00735C11">
        <w:rPr>
          <w:noProof/>
        </w:rPr>
        <w:fldChar w:fldCharType="end"/>
      </w:r>
      <w:r>
        <w:t xml:space="preserve"> </w:t>
      </w:r>
      <w:r w:rsidRPr="002A7475">
        <w:t>Události na straně klienta</w:t>
      </w:r>
      <w:bookmarkEnd w:id="46"/>
    </w:p>
    <w:p w:rsidR="00737091" w:rsidRDefault="00737091" w:rsidP="00A07AAB">
      <w:pPr>
        <w:pStyle w:val="Nadpis2"/>
        <w:rPr>
          <w:rFonts w:eastAsia="ComeniaSerif"/>
          <w:lang w:bidi="ar-SA"/>
        </w:rPr>
      </w:pPr>
      <w:bookmarkStart w:id="47" w:name="_Ref412376490"/>
      <w:bookmarkStart w:id="48" w:name="_Toc412489361"/>
      <w:r>
        <w:rPr>
          <w:rFonts w:eastAsia="ComeniaSerif"/>
          <w:lang w:bidi="ar-SA"/>
        </w:rPr>
        <w:t>Více instancí portletu</w:t>
      </w:r>
      <w:bookmarkEnd w:id="47"/>
      <w:bookmarkEnd w:id="48"/>
    </w:p>
    <w:p w:rsidR="00A6770D" w:rsidRDefault="00A6770D" w:rsidP="008433B1">
      <w:pPr>
        <w:spacing w:after="240"/>
      </w:pPr>
      <w:r>
        <w:rPr>
          <w:rFonts w:eastAsia="ComeniaSerif"/>
          <w:lang w:bidi="ar-SA"/>
        </w:rPr>
        <w:t xml:space="preserve">V základním režimu můžeme </w:t>
      </w:r>
      <w:r w:rsidR="00C72E7C">
        <w:rPr>
          <w:rFonts w:eastAsia="ComeniaSerif"/>
          <w:lang w:bidi="ar-SA"/>
        </w:rPr>
        <w:t xml:space="preserve">portlet </w:t>
      </w:r>
      <w:r>
        <w:rPr>
          <w:rFonts w:eastAsia="ComeniaSerif"/>
          <w:lang w:bidi="ar-SA"/>
        </w:rPr>
        <w:t xml:space="preserve">umístit 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Nastavení provedeme v </w:t>
      </w:r>
      <w:r w:rsidRPr="00C72E7C">
        <w:rPr>
          <w:i/>
        </w:rPr>
        <w:t>liferay-portlet.xml</w:t>
      </w:r>
      <w:r>
        <w:t xml:space="preserve"> 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9" w:name="_Toc412397305"/>
      <w:r>
        <w:t xml:space="preserve">Kód </w:t>
      </w:r>
      <w:r w:rsidR="00735C11">
        <w:fldChar w:fldCharType="begin"/>
      </w:r>
      <w:r w:rsidR="00735C11">
        <w:instrText xml:space="preserve"> SEQ Kód \* ARABIC </w:instrText>
      </w:r>
      <w:r w:rsidR="00735C11">
        <w:fldChar w:fldCharType="separate"/>
      </w:r>
      <w:r w:rsidR="009357BD">
        <w:rPr>
          <w:noProof/>
        </w:rPr>
        <w:t>7</w:t>
      </w:r>
      <w:r w:rsidR="00735C11">
        <w:rPr>
          <w:noProof/>
        </w:rPr>
        <w:fldChar w:fldCharType="end"/>
      </w:r>
      <w:r>
        <w:t xml:space="preserve"> </w:t>
      </w:r>
      <w:r w:rsidRPr="00013834">
        <w:t xml:space="preserve">Získání ID instance v </w:t>
      </w:r>
      <w:r>
        <w:t>třídě controller</w:t>
      </w:r>
      <w:r w:rsidRPr="00013834">
        <w:t xml:space="preserve"> nebo JSP</w:t>
      </w:r>
      <w:bookmarkEnd w:id="49"/>
    </w:p>
    <w:p w:rsidR="00A40E37" w:rsidRDefault="00A40E37" w:rsidP="00A07AAB">
      <w:pPr>
        <w:pStyle w:val="Nadpis2"/>
        <w:rPr>
          <w:rFonts w:eastAsia="ComeniaSerif"/>
          <w:lang w:bidi="ar-SA"/>
        </w:rPr>
      </w:pPr>
      <w:bookmarkStart w:id="50" w:name="_Toc412489362"/>
      <w:r>
        <w:rPr>
          <w:rFonts w:eastAsia="ComeniaSerif"/>
          <w:lang w:bidi="ar-SA"/>
        </w:rPr>
        <w:t>Friendly URL</w:t>
      </w:r>
      <w:bookmarkEnd w:id="50"/>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nezajímá a vyst</w:t>
      </w:r>
      <w:r w:rsidR="00442A4E">
        <w:rPr>
          <w:rFonts w:eastAsia="ComeniaSerif"/>
          <w:lang w:bidi="ar-SA"/>
        </w:rPr>
        <w:t>ačíme si s výchozími hodnotami.</w:t>
      </w:r>
      <w:r w:rsidR="00A509C6">
        <w:rPr>
          <w:rFonts w:eastAsia="ComeniaSerif"/>
          <w:lang w:bidi="ar-SA"/>
        </w:rPr>
        <w:t xml:space="preserve"> </w:t>
      </w:r>
      <w:r w:rsidR="00442A4E">
        <w:rPr>
          <w:rFonts w:eastAsia="ComeniaSerif"/>
          <w:lang w:bidi="ar-SA"/>
        </w:rPr>
        <w:t>Běžná adresa může vypadat takto:</w:t>
      </w:r>
    </w:p>
    <w:p w:rsidR="00442A4E" w:rsidRDefault="00442A4E" w:rsidP="00442A4E">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0E05B5" w:rsidRPr="00BB02E1" w:rsidRDefault="00232715" w:rsidP="009157E7">
      <w:pPr>
        <w:pStyle w:val="Titulek"/>
        <w:jc w:val="left"/>
        <w:rPr>
          <w:rFonts w:eastAsia="ComeniaSerif"/>
          <w:lang w:bidi="ar-SA"/>
        </w:rPr>
      </w:pPr>
      <w:bookmarkStart w:id="51" w:name="_Toc412397297"/>
      <w:r>
        <w:t xml:space="preserve">Tabulka </w:t>
      </w:r>
      <w:r w:rsidR="00735C11">
        <w:fldChar w:fldCharType="begin"/>
      </w:r>
      <w:r w:rsidR="00735C11">
        <w:instrText xml:space="preserve"> SEQ Tabulka \* ARABIC </w:instrText>
      </w:r>
      <w:r w:rsidR="00735C11">
        <w:fldChar w:fldCharType="separate"/>
      </w:r>
      <w:r w:rsidR="009357BD">
        <w:rPr>
          <w:noProof/>
        </w:rPr>
        <w:t>1</w:t>
      </w:r>
      <w:r w:rsidR="00735C11">
        <w:rPr>
          <w:noProof/>
        </w:rPr>
        <w:fldChar w:fldCharType="end"/>
      </w:r>
      <w:r>
        <w:t xml:space="preserve"> Základní parametry</w:t>
      </w:r>
      <w:r w:rsidRPr="00DE41FC">
        <w:t xml:space="preserve"> URL</w:t>
      </w:r>
      <w:bookmarkEnd w:id="51"/>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w:t>
            </w:r>
            <w:proofErr w:type="gramStart"/>
            <w:r w:rsidR="00096F50">
              <w:rPr>
                <w:rFonts w:eastAsia="ComeniaSerif"/>
                <w:lang w:bidi="ar-SA"/>
              </w:rPr>
              <w:t xml:space="preserve">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9357BD">
              <w:rPr>
                <w:rFonts w:eastAsia="ComeniaSerif"/>
                <w:lang w:bidi="ar-SA"/>
              </w:rPr>
              <w:t>7.4</w:t>
            </w:r>
            <w:r w:rsidR="00C72E7C">
              <w:rPr>
                <w:rFonts w:eastAsia="ComeniaSerif"/>
                <w:lang w:val="en-US" w:bidi="ar-SA"/>
              </w:rPr>
              <w:fldChar w:fldCharType="end"/>
            </w:r>
            <w:r w:rsidR="00C72E7C">
              <w:rPr>
                <w:rFonts w:eastAsia="ComeniaSerif"/>
                <w:lang w:val="en-US" w:bidi="ar-SA"/>
              </w:rPr>
              <w:t>.</w:t>
            </w:r>
            <w:proofErr w:type="gramEnd"/>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lastRenderedPageBreak/>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proofErr w:type="gramStart"/>
      <w:r w:rsidR="009357BD">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w:t>
      </w:r>
      <w:proofErr w:type="gramEnd"/>
      <w:r w:rsidR="001776F0">
        <w:rPr>
          <w:rFonts w:eastAsia="ComeniaSerif"/>
          <w:lang w:bidi="ar-SA"/>
        </w:rPr>
        <w:t xml:space="preserve">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2" w:name="_Toc412397306"/>
      <w:r>
        <w:t xml:space="preserve">Kód </w:t>
      </w:r>
      <w:r w:rsidR="00735C11">
        <w:fldChar w:fldCharType="begin"/>
      </w:r>
      <w:r w:rsidR="00735C11">
        <w:instrText xml:space="preserve"> SEQ Kód \* ARABIC </w:instrText>
      </w:r>
      <w:r w:rsidR="00735C11">
        <w:fldChar w:fldCharType="separate"/>
      </w:r>
      <w:r w:rsidR="009357BD">
        <w:rPr>
          <w:noProof/>
        </w:rPr>
        <w:t>8</w:t>
      </w:r>
      <w:r w:rsidR="00735C11">
        <w:rPr>
          <w:noProof/>
        </w:rPr>
        <w:fldChar w:fldCharType="end"/>
      </w:r>
      <w:r>
        <w:t xml:space="preserve"> </w:t>
      </w:r>
      <w:r w:rsidRPr="003B38BE">
        <w:t>Tvorba URL adres přes JavaScript</w:t>
      </w:r>
      <w:bookmarkEnd w:id="52"/>
    </w:p>
    <w:p w:rsidR="00D41A20" w:rsidRDefault="00D41A20" w:rsidP="007A40CE">
      <w:pPr>
        <w:spacing w:before="240" w:after="240"/>
        <w:ind w:firstLine="708"/>
        <w:rPr>
          <w:rFonts w:eastAsiaTheme="minorHAnsi"/>
          <w:lang w:bidi="ar-SA"/>
        </w:rPr>
      </w:pPr>
      <w:r>
        <w:rPr>
          <w:rFonts w:eastAsiaTheme="minorHAnsi"/>
          <w:lang w:bidi="ar-SA"/>
        </w:rPr>
        <w:t xml:space="preserve">Chceme-li zpřístupnit </w:t>
      </w:r>
      <w:r w:rsidR="002D5D60">
        <w:rPr>
          <w:rFonts w:eastAsiaTheme="minorHAnsi"/>
          <w:lang w:bidi="ar-SA"/>
        </w:rPr>
        <w:t>naši</w:t>
      </w:r>
      <w:r>
        <w:rPr>
          <w:rFonts w:eastAsiaTheme="minorHAnsi"/>
          <w:lang w:bidi="ar-SA"/>
        </w:rPr>
        <w:t xml:space="preserve"> akci, data či obrazovku přes snáze zapamatovatelnou adresu, máme možnost využít tzv. Friendly URL. Díky </w:t>
      </w:r>
      <w:r w:rsidR="002D5D60">
        <w:rPr>
          <w:rFonts w:eastAsiaTheme="minorHAnsi"/>
          <w:lang w:bidi="ar-SA"/>
        </w:rPr>
        <w:t>nim</w:t>
      </w:r>
      <w:r>
        <w:rPr>
          <w:rFonts w:eastAsiaTheme="minorHAnsi"/>
          <w:lang w:bidi="ar-SA"/>
        </w:rPr>
        <w:t xml:space="preserve"> lze adresu s mnoha často nedůležitými parametry transformovat do </w:t>
      </w:r>
      <w:r w:rsidR="002D5D60">
        <w:rPr>
          <w:rFonts w:eastAsiaTheme="minorHAnsi"/>
          <w:lang w:bidi="ar-SA"/>
        </w:rPr>
        <w:t>jednoduchého</w:t>
      </w:r>
      <w:r>
        <w:rPr>
          <w:rFonts w:eastAsiaTheme="minorHAnsi"/>
          <w:lang w:bidi="ar-SA"/>
        </w:rPr>
        <w:t xml:space="preserve">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ujeme ho do </w:t>
      </w:r>
      <w:r w:rsidR="009D037E" w:rsidRPr="002D5D60">
        <w:rPr>
          <w:rFonts w:eastAsiaTheme="minorHAnsi"/>
          <w:i/>
          <w:lang w:bidi="ar-SA"/>
        </w:rPr>
        <w:t>liferay-portlet.xml</w:t>
      </w:r>
      <w:r w:rsidR="009D037E">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3" w:name="_Toc412397307"/>
      <w:r>
        <w:t xml:space="preserve">Kód </w:t>
      </w:r>
      <w:r w:rsidR="00735C11">
        <w:fldChar w:fldCharType="begin"/>
      </w:r>
      <w:r w:rsidR="00735C11">
        <w:instrText xml:space="preserve"> SEQ Kód \* ARABIC </w:instrText>
      </w:r>
      <w:r w:rsidR="00735C11">
        <w:fldChar w:fldCharType="separate"/>
      </w:r>
      <w:r w:rsidR="009357BD">
        <w:rPr>
          <w:noProof/>
        </w:rPr>
        <w:t>9</w:t>
      </w:r>
      <w:r w:rsidR="00735C11">
        <w:rPr>
          <w:noProof/>
        </w:rPr>
        <w:fldChar w:fldCharType="end"/>
      </w:r>
      <w:r>
        <w:t xml:space="preserve"> </w:t>
      </w:r>
      <w:r w:rsidRPr="002F1945">
        <w:t>Registrace mapovacího souboru</w:t>
      </w:r>
      <w:bookmarkEnd w:id="53"/>
    </w:p>
    <w:p w:rsidR="00792629" w:rsidRDefault="002D5D60" w:rsidP="007A40CE">
      <w:pPr>
        <w:spacing w:before="240" w:after="240"/>
        <w:ind w:firstLine="708"/>
        <w:rPr>
          <w:rFonts w:eastAsiaTheme="minorHAnsi"/>
          <w:lang w:bidi="ar-SA"/>
        </w:rPr>
      </w:pPr>
      <w:r>
        <w:rPr>
          <w:rFonts w:eastAsiaTheme="minorHAnsi"/>
          <w:lang w:bidi="ar-SA"/>
        </w:rPr>
        <w:lastRenderedPageBreak/>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za předpokladu, že mám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zavedeme 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bud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Vrátil by se nám pravděpodobně seznam laptopů například ve formátu JSON.</w:t>
      </w:r>
      <w:r w:rsidR="0045362C">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4" w:name="_Toc412397308"/>
      <w:r>
        <w:t xml:space="preserve">Kód </w:t>
      </w:r>
      <w:r w:rsidR="00735C11">
        <w:fldChar w:fldCharType="begin"/>
      </w:r>
      <w:r w:rsidR="00735C11">
        <w:instrText xml:space="preserve"> SEQ Kód \* ARABIC </w:instrText>
      </w:r>
      <w:r w:rsidR="00735C11">
        <w:fldChar w:fldCharType="separate"/>
      </w:r>
      <w:r w:rsidR="009357BD">
        <w:rPr>
          <w:noProof/>
        </w:rPr>
        <w:t>10</w:t>
      </w:r>
      <w:r w:rsidR="00735C11">
        <w:rPr>
          <w:noProof/>
        </w:rPr>
        <w:fldChar w:fldCharType="end"/>
      </w:r>
      <w:r>
        <w:t xml:space="preserve"> </w:t>
      </w:r>
      <w:r w:rsidRPr="00B21405">
        <w:t>Mapování URL</w:t>
      </w:r>
      <w:bookmarkEnd w:id="54"/>
    </w:p>
    <w:p w:rsidR="00A40E37" w:rsidRDefault="00A40E37" w:rsidP="00A07AAB">
      <w:pPr>
        <w:pStyle w:val="Nadpis2"/>
        <w:rPr>
          <w:rFonts w:eastAsia="ComeniaSerif"/>
          <w:lang w:bidi="ar-SA"/>
        </w:rPr>
      </w:pPr>
      <w:bookmarkStart w:id="55" w:name="_Toc412489363"/>
      <w:r>
        <w:rPr>
          <w:rFonts w:eastAsia="ComeniaSerif"/>
          <w:lang w:bidi="ar-SA"/>
        </w:rPr>
        <w:t>Alloy UI</w:t>
      </w:r>
      <w:bookmarkEnd w:id="55"/>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t xml:space="preserve"> </w:t>
      </w:r>
      <w:bookmarkStart w:id="56" w:name="_Toc412489364"/>
      <w:r>
        <w:rPr>
          <w:rFonts w:eastAsia="ComeniaSerif"/>
          <w:lang w:bidi="ar-SA"/>
        </w:rPr>
        <w:t>Service Builder</w:t>
      </w:r>
      <w:bookmarkEnd w:id="56"/>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Budujeme-li novou aplikaci </w:t>
      </w:r>
      <w:r>
        <w:rPr>
          <w:rFonts w:eastAsia="ComeniaSerif"/>
          <w:lang w:bidi="ar-SA"/>
        </w:rPr>
        <w:t xml:space="preserve">od základů, musím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lastRenderedPageBreak/>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 xml:space="preserve">Celá komponenta je funkční pouze se správně nastaveným vývojovým prostředím, obsahující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omocných xml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naše 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9B0002">
      <w:pPr>
        <w:pStyle w:val="Odstavecseseznamem"/>
        <w:numPr>
          <w:ilvl w:val="0"/>
          <w:numId w:val="12"/>
        </w:numPr>
      </w:pPr>
      <w:r w:rsidRPr="0054793A">
        <w:rPr>
          <w:rStyle w:val="Kd"/>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54793A">
        <w:rPr>
          <w:rStyle w:val="Kd"/>
          <w:b/>
        </w:rPr>
        <w:t>{EntityName}ServiceImpl</w:t>
      </w:r>
      <w:r w:rsidR="0065559B">
        <w:t xml:space="preserve"> – implementace servisní vrstvy pro vzdálená volání, webové služby atd. </w:t>
      </w:r>
      <w:r w:rsidR="0054793A">
        <w:t>Na tomto místě by měly být umístěny dodatečné kontroly oprávnění a provolány lokální servisy.</w:t>
      </w:r>
    </w:p>
    <w:p w:rsidR="009B0002" w:rsidRDefault="009B0002" w:rsidP="00D67201">
      <w:pPr>
        <w:pStyle w:val="Odstavecseseznamem"/>
        <w:numPr>
          <w:ilvl w:val="0"/>
          <w:numId w:val="12"/>
        </w:numPr>
      </w:pPr>
      <w:r w:rsidRPr="0054793A">
        <w:rPr>
          <w:rStyle w:val="Kd"/>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lastRenderedPageBreak/>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0F35D8">
        <w:rPr>
          <w:rFonts w:eastAsia="ComeniaSerif"/>
          <w:lang w:bidi="ar-SA"/>
        </w:rPr>
        <w:t>,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o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w:t>
      </w:r>
      <w:r w:rsidR="0047746B">
        <w:rPr>
          <w:rFonts w:eastAsia="ComeniaSerif"/>
          <w:lang w:bidi="ar-SA"/>
        </w:rPr>
        <w:t>S</w:t>
      </w:r>
      <w:r>
        <w:rPr>
          <w:rFonts w:eastAsia="ComeniaSerif"/>
          <w:lang w:bidi="ar-SA"/>
        </w:rPr>
        <w:t xml:space="preserve">ervice </w:t>
      </w:r>
      <w:r w:rsidR="0047746B">
        <w:rPr>
          <w:rFonts w:eastAsia="ComeniaSerif"/>
          <w:lang w:bidi="ar-SA"/>
        </w:rPr>
        <w:t>B</w:t>
      </w:r>
      <w:r>
        <w:rPr>
          <w:rFonts w:eastAsia="ComeniaSerif"/>
          <w:lang w:bidi="ar-SA"/>
        </w:rPr>
        <w:t>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nastavení dodatečného chování atributů v daných entitách. Lze zde nastavit jak chování z hlediska generování SQL, tak chování na straně klientské, při použití JSP tagu </w:t>
      </w:r>
      <w:r w:rsidRPr="00AF7CFB">
        <w:rPr>
          <w:rStyle w:val="Kd"/>
        </w:rPr>
        <w:t>liferay-ui</w:t>
      </w:r>
      <w:r>
        <w:rPr>
          <w:rFonts w:eastAsia="ComeniaSerif"/>
          <w:lang w:bidi="ar-SA"/>
        </w:rPr>
        <w:t>.</w:t>
      </w:r>
    </w:p>
    <w:p w:rsidR="00F71C51" w:rsidRDefault="00F71C51" w:rsidP="000F35D8">
      <w:pPr>
        <w:pStyle w:val="Odstavecseseznamem"/>
        <w:numPr>
          <w:ilvl w:val="0"/>
          <w:numId w:val="13"/>
        </w:numPr>
        <w:rPr>
          <w:rFonts w:eastAsia="ComeniaSerif"/>
          <w:lang w:bidi="ar-SA"/>
        </w:rPr>
      </w:pPr>
      <w:r w:rsidRPr="0054793A">
        <w:rPr>
          <w:rFonts w:eastAsia="ComeniaSerif"/>
          <w:b/>
          <w:i/>
          <w:lang w:bidi="ar-SA"/>
        </w:rPr>
        <w:t>META-INF/ext-spring.xml</w:t>
      </w:r>
      <w:r>
        <w:rPr>
          <w:rFonts w:eastAsia="ComeniaSerif"/>
          <w:lang w:bidi="ar-SA"/>
        </w:rPr>
        <w:t xml:space="preserve"> – 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w:t>
      </w:r>
      <w:r w:rsidRPr="0047746B">
        <w:rPr>
          <w:rFonts w:eastAsia="ComeniaSerif"/>
          <w:i/>
          <w:lang w:bidi="ar-SA"/>
        </w:rPr>
        <w:t>service.xml</w:t>
      </w:r>
      <w:r>
        <w:rPr>
          <w:rFonts w:eastAsia="ComeniaSerif"/>
          <w:lang w:bidi="ar-SA"/>
        </w:rPr>
        <w:t xml:space="preserve">, jež řídí </w:t>
      </w:r>
      <w:r w:rsidRPr="005F39EB">
        <w:rPr>
          <w:rFonts w:eastAsia="ComeniaSerif"/>
          <w:lang w:bidi="ar-SA"/>
        </w:rPr>
        <w:t>veškeré nastavení a generování. Konkrétní příklad vytvoření entity a servisy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proofErr w:type="gramStart"/>
      <w:r w:rsidR="009357BD">
        <w:rPr>
          <w:rFonts w:eastAsia="ComeniaSerif"/>
          <w:lang w:bidi="ar-SA"/>
        </w:rPr>
        <w:t>14.2</w:t>
      </w:r>
      <w:r w:rsidR="001C5C55">
        <w:rPr>
          <w:rFonts w:eastAsia="ComeniaSerif"/>
          <w:lang w:bidi="ar-SA"/>
        </w:rPr>
        <w:fldChar w:fldCharType="end"/>
      </w:r>
      <w:r w:rsidRPr="005F39EB">
        <w:rPr>
          <w:rFonts w:eastAsia="ComeniaSerif"/>
          <w:lang w:bidi="ar-SA"/>
        </w:rPr>
        <w:t>.</w:t>
      </w:r>
      <w:proofErr w:type="gramEnd"/>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lastRenderedPageBreak/>
              <w:t>}</w:t>
            </w:r>
          </w:p>
        </w:tc>
      </w:tr>
    </w:tbl>
    <w:p w:rsidR="00CB425E" w:rsidRDefault="00CB425E" w:rsidP="008433B1">
      <w:pPr>
        <w:pStyle w:val="Titulek"/>
      </w:pPr>
      <w:bookmarkStart w:id="57" w:name="_Toc412397309"/>
      <w:r>
        <w:lastRenderedPageBreak/>
        <w:t xml:space="preserve">Kód </w:t>
      </w:r>
      <w:r w:rsidR="00735C11">
        <w:fldChar w:fldCharType="begin"/>
      </w:r>
      <w:r w:rsidR="00735C11">
        <w:instrText xml:space="preserve"> SEQ Kód \* ARABIC </w:instrText>
      </w:r>
      <w:r w:rsidR="00735C11">
        <w:fldChar w:fldCharType="separate"/>
      </w:r>
      <w:r w:rsidR="009357BD">
        <w:rPr>
          <w:noProof/>
        </w:rPr>
        <w:t>11</w:t>
      </w:r>
      <w:r w:rsidR="00735C11">
        <w:rPr>
          <w:noProof/>
        </w:rPr>
        <w:fldChar w:fldCharType="end"/>
      </w:r>
      <w:r>
        <w:t xml:space="preserve"> </w:t>
      </w:r>
      <w:r w:rsidRPr="00A546EC">
        <w:t>Vytvoření entity v servisní třídě</w:t>
      </w:r>
      <w:bookmarkEnd w:id="57"/>
    </w:p>
    <w:p w:rsidR="00252D3C" w:rsidRDefault="0054386F" w:rsidP="00CB425E">
      <w:pPr>
        <w:spacing w:before="240"/>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w:t>
      </w:r>
      <w:r w:rsidR="005034D7">
        <w:rPr>
          <w:rFonts w:eastAsia="ComeniaSerif"/>
          <w:lang w:bidi="ar-SA"/>
        </w:rPr>
        <w:t>ametrů a další rozšíření spojená</w:t>
      </w:r>
      <w:r>
        <w:rPr>
          <w:rFonts w:eastAsia="ComeniaSerif"/>
          <w:lang w:bidi="ar-SA"/>
        </w:rPr>
        <w:t xml:space="preserve"> s persistencí lze využít objektu </w:t>
      </w:r>
      <w:r w:rsidRPr="00AF7CFB">
        <w:rPr>
          <w:rStyle w:val="Kd"/>
        </w:rPr>
        <w:t>notePersistence</w:t>
      </w:r>
      <w:r>
        <w:rPr>
          <w:rFonts w:eastAsia="ComeniaSerif"/>
          <w:lang w:bidi="ar-SA"/>
        </w:rPr>
        <w:t>, kdekoliv v aktuální třídě. V příkladu výše vstupuje do metody naplněný objekt daty z view vrstvy v pomocné DTO třídě. Pomocí zabudované komponenty</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vhodné zvýšit počet ID udržovaných v paměti pomocí property </w:t>
      </w:r>
      <w:r w:rsidR="004E30BF" w:rsidRPr="0047746B">
        <w:rPr>
          <w:rStyle w:val="Kd"/>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w:t>
      </w:r>
      <w:r w:rsidR="00C41059" w:rsidRPr="0047746B">
        <w:rPr>
          <w:rStyle w:val="Kd"/>
        </w:rPr>
        <w:t>addNote</w:t>
      </w:r>
      <w:r w:rsidR="00C41059">
        <w:rPr>
          <w:rFonts w:eastAsia="ComeniaSerif"/>
          <w:lang w:bidi="ar-SA"/>
        </w:rPr>
        <w:t xml:space="preserve"> uložíme entitu do DB. Kdekoliv v našich portletech, obsahující potřebnou závislost, můžeme jednoduše zavolat </w:t>
      </w:r>
      <w:r w:rsidR="00C41059" w:rsidRPr="0047746B">
        <w:rPr>
          <w:rStyle w:val="Kd"/>
        </w:rPr>
        <w:t>NoteLocalServ</w:t>
      </w:r>
      <w:r w:rsidR="002846C9" w:rsidRPr="0047746B">
        <w:rPr>
          <w:rStyle w:val="Kd"/>
        </w:rPr>
        <w:t>iceUtil.</w:t>
      </w:r>
      <w:r w:rsidR="002846C9" w:rsidRPr="0047746B">
        <w:rPr>
          <w:rStyle w:val="Kd"/>
          <w:i/>
        </w:rPr>
        <w:t>createNote</w:t>
      </w:r>
      <w:r w:rsidR="002846C9" w:rsidRPr="0047746B">
        <w:rPr>
          <w:rStyle w:val="Kd"/>
        </w:rPr>
        <w:t>(f</w:t>
      </w:r>
      <w:r w:rsidR="00AF7CFB" w:rsidRPr="0047746B">
        <w:rPr>
          <w:rStyle w:val="Kd"/>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8" w:name="_Toc412489365"/>
      <w:r>
        <w:rPr>
          <w:rFonts w:eastAsia="ComeniaSerif"/>
          <w:lang w:bidi="ar-SA"/>
        </w:rPr>
        <w:lastRenderedPageBreak/>
        <w:t>Theme</w:t>
      </w:r>
      <w:r w:rsidR="00A07AAB">
        <w:rPr>
          <w:rFonts w:eastAsia="ComeniaSerif"/>
          <w:lang w:bidi="ar-SA"/>
        </w:rPr>
        <w:t xml:space="preserve"> plugin Liferay</w:t>
      </w:r>
      <w:bookmarkEnd w:id="58"/>
    </w:p>
    <w:p w:rsidR="00C24CC6" w:rsidRDefault="00C24CC6" w:rsidP="008433B1">
      <w:pPr>
        <w:rPr>
          <w:rFonts w:eastAsia="ComeniaSerif"/>
          <w:lang w:bidi="ar-SA"/>
        </w:rPr>
      </w:pPr>
      <w:r>
        <w:rPr>
          <w:rFonts w:eastAsia="ComeniaSerif"/>
          <w:lang w:bidi="ar-SA"/>
        </w:rPr>
        <w:t xml:space="preserve">Celkový vzhled aplikace bývá jednou z nejdůležitějších věcí </w:t>
      </w:r>
      <w:r w:rsidR="0036027F">
        <w:rPr>
          <w:rFonts w:eastAsia="ComeniaSerif"/>
          <w:lang w:bidi="ar-SA"/>
        </w:rPr>
        <w:t>vnímající</w:t>
      </w:r>
      <w:r>
        <w:rPr>
          <w:rFonts w:eastAsia="ComeniaSerif"/>
          <w:lang w:bidi="ar-SA"/>
        </w:rPr>
        <w:t xml:space="preserve"> příchozí,</w:t>
      </w:r>
      <w:r w:rsidRPr="00C24CC6">
        <w:rPr>
          <w:rFonts w:eastAsia="ComeniaSerif"/>
          <w:lang w:bidi="ar-SA"/>
        </w:rPr>
        <w:t xml:space="preserve"> </w:t>
      </w:r>
      <w:r>
        <w:rPr>
          <w:rFonts w:eastAsia="ComeniaSerif"/>
          <w:lang w:bidi="ar-SA"/>
        </w:rPr>
        <w:t>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w:t>
      </w:r>
      <w:r w:rsidR="0036027F">
        <w:rPr>
          <w:rFonts w:eastAsia="ComeniaSerif"/>
          <w:lang w:bidi="ar-SA"/>
        </w:rPr>
        <w:t>lace je dodávaná s dvěmi takovými pluginy</w:t>
      </w:r>
      <w:r>
        <w:rPr>
          <w:rFonts w:eastAsia="ComeniaSerif"/>
          <w:lang w:bidi="ar-SA"/>
        </w:rPr>
        <w:t>,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36027F">
        <w:rPr>
          <w:rFonts w:eastAsia="ComeniaSerif"/>
          <w:lang w:bidi="ar-SA"/>
        </w:rPr>
        <w:t>konstruujeme</w:t>
      </w:r>
      <w:r>
        <w:rPr>
          <w:rFonts w:eastAsia="ComeniaSerif"/>
          <w:lang w:bidi="ar-SA"/>
        </w:rPr>
        <w:t xml:space="preserve"> stránku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w:t>
      </w:r>
      <w:proofErr w:type="gramStart"/>
      <w:r>
        <w:rPr>
          <w:rFonts w:eastAsia="ComeniaSerif"/>
          <w:lang w:bidi="ar-SA"/>
        </w:rPr>
        <w:t>meta</w:t>
      </w:r>
      <w:proofErr w:type="gramEnd"/>
      <w:r>
        <w:rPr>
          <w:rFonts w:eastAsia="ComeniaSerif"/>
          <w:lang w:bidi="ar-SA"/>
        </w:rPr>
        <w:t xml:space="preserve"> informacemi, veškeré importy skriptů a stylů, navigační panel je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dní věcí,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9357BD">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 xml:space="preserve">Po založení projektu Theme, nenalezneme mnoho souborů ani složek. V případě, že jsme se rozhodli pro dědění z již existujícího </w:t>
      </w:r>
      <w:r w:rsidR="00B63D29">
        <w:rPr>
          <w:rFonts w:eastAsia="ComeniaSerif"/>
          <w:lang w:bidi="ar-SA"/>
        </w:rPr>
        <w:t xml:space="preserve">pluginu </w:t>
      </w:r>
      <w:r>
        <w:rPr>
          <w:rFonts w:eastAsia="ComeniaSerif"/>
          <w:lang w:bidi="ar-SA"/>
        </w:rPr>
        <w:t xml:space="preserve">Theme, máme v souboru pom.xml uvedenou variantu </w:t>
      </w:r>
      <w:r w:rsidRPr="00AF7CFB">
        <w:rPr>
          <w:rStyle w:val="Kd"/>
        </w:rPr>
        <w:t>_styled</w:t>
      </w:r>
      <w:r>
        <w:rPr>
          <w:rFonts w:eastAsia="ComeniaSerif"/>
          <w:lang w:bidi="ar-SA"/>
        </w:rPr>
        <w:t xml:space="preserve">. To nám zajistí </w:t>
      </w:r>
      <w:r w:rsidR="00B63D29">
        <w:rPr>
          <w:rFonts w:eastAsia="ComeniaSerif"/>
          <w:lang w:bidi="ar-SA"/>
        </w:rPr>
        <w:t>zdědění</w:t>
      </w:r>
      <w:r>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pak založíme složky odpovídající struktuře v cílovém projektu</w:t>
      </w:r>
      <w:r w:rsidR="00B63D29">
        <w:rPr>
          <w:rFonts w:eastAsia="ComeniaSerif"/>
          <w:lang w:bidi="ar-SA"/>
        </w:rPr>
        <w:t>. S</w:t>
      </w:r>
      <w:r>
        <w:rPr>
          <w:rFonts w:eastAsia="ComeniaSerif"/>
          <w:lang w:bidi="ar-SA"/>
        </w:rPr>
        <w:t xml:space="preserve">oubory, které si přejem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soubory, jež jsme vložili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9" w:name="_Toc412489366"/>
      <w:r>
        <w:rPr>
          <w:rFonts w:eastAsia="ComeniaSerif"/>
          <w:lang w:bidi="ar-SA"/>
        </w:rPr>
        <w:t>CSS</w:t>
      </w:r>
      <w:bookmarkEnd w:id="59"/>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w:t>
      </w:r>
      <w:r w:rsidR="00CC47EB">
        <w:rPr>
          <w:rFonts w:eastAsia="ComeniaSerif"/>
          <w:lang w:bidi="ar-SA"/>
        </w:rPr>
        <w:t>požadavku na dané soubory. Z</w:t>
      </w:r>
      <w:r w:rsidR="005E0800">
        <w:rPr>
          <w:rFonts w:eastAsia="ComeniaSerif"/>
          <w:lang w:bidi="ar-SA"/>
        </w:rPr>
        <w:t>e strany klienta, proto bývá prv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bud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60" w:name="_Toc412489367"/>
      <w:r>
        <w:rPr>
          <w:rFonts w:eastAsia="ComeniaSerif"/>
          <w:lang w:bidi="ar-SA"/>
        </w:rPr>
        <w:t>Look and feel</w:t>
      </w:r>
      <w:bookmarkEnd w:id="60"/>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xml:space="preserve">. Zde můžeme nastavit parametry vzhledu, jež budou například voleny dle společnosti, aktuálně </w:t>
      </w:r>
      <w:r w:rsidR="00CC47EB">
        <w:rPr>
          <w:rFonts w:eastAsia="ComeniaSerif"/>
          <w:lang w:bidi="ar-SA"/>
        </w:rPr>
        <w:t>používající portál</w:t>
      </w:r>
      <w:r>
        <w:rPr>
          <w:rFonts w:eastAsia="ComeniaSerif"/>
          <w:lang w:bidi="ar-SA"/>
        </w:rPr>
        <w:t>. Můžeme mít</w:t>
      </w:r>
      <w:r w:rsidR="00CC47EB">
        <w:rPr>
          <w:rFonts w:eastAsia="ComeniaSerif"/>
          <w:lang w:bidi="ar-SA"/>
        </w:rPr>
        <w:t xml:space="preserve"> například</w:t>
      </w:r>
      <w:r>
        <w:rPr>
          <w:rFonts w:eastAsia="ComeniaSerif"/>
          <w:lang w:bidi="ar-SA"/>
        </w:rPr>
        <w:t xml:space="preserve"> pro jednu organizaci modrý vzhled a pro druhou červený. Lze zde upravit cesty k našim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715372">
        <w:rPr>
          <w:rFonts w:eastAsia="ComeniaSerif"/>
          <w:lang w:bidi="ar-SA"/>
        </w:rPr>
        <w:t>nastavení, ke kterým lze v našich dynamických šablonách přistupovat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 xml:space="preserve">"Lorem </w:t>
            </w:r>
            <w:proofErr w:type="gramStart"/>
            <w:r w:rsidRPr="00156257">
              <w:rPr>
                <w:rFonts w:ascii="Consolas" w:eastAsiaTheme="minorHAnsi" w:hAnsi="Consolas" w:cs="Consolas"/>
                <w:i/>
                <w:iCs/>
                <w:color w:val="2A00FF"/>
                <w:sz w:val="18"/>
                <w:szCs w:val="18"/>
                <w:lang w:bidi="ar-SA"/>
              </w:rPr>
              <w:t>ipsum.."</w:t>
            </w:r>
            <w:proofErr w:type="gramEnd"/>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1" w:name="_Toc412397310"/>
      <w:r>
        <w:t xml:space="preserve">Kód </w:t>
      </w:r>
      <w:r w:rsidR="00735C11">
        <w:fldChar w:fldCharType="begin"/>
      </w:r>
      <w:r w:rsidR="00735C11">
        <w:instrText xml:space="preserve"> SEQ Kód \* ARABIC </w:instrText>
      </w:r>
      <w:r w:rsidR="00735C11">
        <w:fldChar w:fldCharType="separate"/>
      </w:r>
      <w:r w:rsidR="009357BD">
        <w:rPr>
          <w:noProof/>
        </w:rPr>
        <w:t>12</w:t>
      </w:r>
      <w:r w:rsidR="00735C11">
        <w:rPr>
          <w:noProof/>
        </w:rPr>
        <w:fldChar w:fldCharType="end"/>
      </w:r>
      <w:r>
        <w:t xml:space="preserve"> </w:t>
      </w:r>
      <w:r w:rsidRPr="00AC2146">
        <w:t>Dva odlišné vzhledy definované v souboru look-and-feel.xml</w:t>
      </w:r>
      <w:bookmarkEnd w:id="61"/>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2" w:name="_Ref412368269"/>
      <w:bookmarkStart w:id="63" w:name="_Toc412489368"/>
      <w:r>
        <w:rPr>
          <w:rFonts w:eastAsia="ComeniaSerif"/>
          <w:lang w:bidi="ar-SA"/>
        </w:rPr>
        <w:lastRenderedPageBreak/>
        <w:t>Layout</w:t>
      </w:r>
      <w:r w:rsidR="00A07AAB">
        <w:rPr>
          <w:rFonts w:eastAsia="ComeniaSerif"/>
          <w:lang w:bidi="ar-SA"/>
        </w:rPr>
        <w:t xml:space="preserve"> plugin Liferay</w:t>
      </w:r>
      <w:bookmarkEnd w:id="62"/>
      <w:bookmarkEnd w:id="63"/>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určíme, kolik místa budou portlety zabírat na stránce, v jakém pořadí budou skládány nebo </w:t>
      </w:r>
      <w:r w:rsidR="00FE6D55">
        <w:rPr>
          <w:rFonts w:eastAsia="ComeniaSerif"/>
          <w:lang w:bidi="ar-SA"/>
        </w:rPr>
        <w:t xml:space="preserve">zda </w:t>
      </w:r>
      <w:r>
        <w:rPr>
          <w:rFonts w:eastAsia="ComeniaSerif"/>
          <w:lang w:bidi="ar-SA"/>
        </w:rPr>
        <w:t>půjdou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w:t>
      </w:r>
      <w:proofErr w:type="gramStart"/>
      <w:r>
        <w:rPr>
          <w:rFonts w:eastAsia="ComeniaSerif"/>
          <w:lang w:bidi="ar-SA"/>
        </w:rPr>
        <w:t xml:space="preserve">koncovkou </w:t>
      </w:r>
      <w:r w:rsidR="00FE6D55" w:rsidRPr="00FE6D55">
        <w:rPr>
          <w:rFonts w:eastAsia="ComeniaSerif"/>
          <w:i/>
          <w:lang w:bidi="ar-SA"/>
        </w:rPr>
        <w:t>.</w:t>
      </w:r>
      <w:r w:rsidRPr="00FE6D55">
        <w:rPr>
          <w:rFonts w:eastAsia="ComeniaSerif"/>
          <w:i/>
          <w:lang w:bidi="ar-SA"/>
        </w:rPr>
        <w:t>tpl</w:t>
      </w:r>
      <w:proofErr w:type="gramEnd"/>
      <w:r>
        <w:rPr>
          <w:rFonts w:eastAsia="ComeniaSerif"/>
          <w:lang w:bidi="ar-SA"/>
        </w:rPr>
        <w:t xml:space="preserve">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3C48DC">
        <w:rPr>
          <w:rFonts w:eastAsia="ComeniaSerif"/>
          <w:lang w:bidi="ar-SA"/>
        </w:rPr>
        <w:t>se zde nachází</w:t>
      </w:r>
      <w:r w:rsidR="00294F51">
        <w:rPr>
          <w:rFonts w:eastAsia="ComeniaSerif"/>
          <w:lang w:bidi="ar-SA"/>
        </w:rPr>
        <w:t xml:space="preserve"> soubory dva. Druhý z</w:t>
      </w:r>
      <w:r w:rsidR="00A43A61">
        <w:rPr>
          <w:rFonts w:eastAsia="ComeniaSerif"/>
          <w:lang w:bidi="ar-SA"/>
        </w:rPr>
        <w:t> </w:t>
      </w:r>
      <w:r w:rsidR="00294F51">
        <w:rPr>
          <w:rFonts w:eastAsia="ComeniaSerif"/>
          <w:lang w:bidi="ar-SA"/>
        </w:rPr>
        <w:t>nich</w:t>
      </w:r>
      <w:r w:rsidR="00A43A61">
        <w:rPr>
          <w:rFonts w:eastAsia="ComeniaSerif"/>
          <w:lang w:bidi="ar-SA"/>
        </w:rPr>
        <w:t>,</w:t>
      </w:r>
      <w:r w:rsidR="00294F51">
        <w:rPr>
          <w:rFonts w:eastAsia="ComeniaSerif"/>
          <w:lang w:bidi="ar-SA"/>
        </w:rPr>
        <w:t xml:space="preserve"> končící na </w:t>
      </w:r>
      <w:r w:rsidR="00294F51" w:rsidRPr="00FE6D55">
        <w:rPr>
          <w:rFonts w:eastAsia="ComeniaSerif"/>
          <w:i/>
          <w:lang w:bidi="ar-SA"/>
        </w:rPr>
        <w:t>wap.tpl</w:t>
      </w:r>
      <w:r w:rsidR="00A43A61">
        <w:rPr>
          <w:rFonts w:eastAsia="ComeniaSerif"/>
          <w:i/>
          <w:lang w:bidi="ar-SA"/>
        </w:rPr>
        <w:t>,</w:t>
      </w:r>
      <w:r w:rsidR="00294F51">
        <w:rPr>
          <w:rFonts w:eastAsia="ComeniaSerif"/>
          <w:lang w:bidi="ar-SA"/>
        </w:rPr>
        <w:t xml:space="preserve">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nalezneme konfigurační soubor </w:t>
      </w:r>
      <w:r w:rsidR="004A1032" w:rsidRPr="00766EB8">
        <w:rPr>
          <w:rFonts w:eastAsia="ComeniaSerif"/>
          <w:i/>
          <w:lang w:bidi="ar-SA"/>
        </w:rPr>
        <w:t>liferay-layout-templates.xml</w:t>
      </w:r>
      <w:r w:rsidR="004A1032">
        <w:rPr>
          <w:rFonts w:eastAsia="ComeniaSerif"/>
          <w:lang w:bidi="ar-SA"/>
        </w:rPr>
        <w:t>, jež definuje cesty k našim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 způsob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FE6D55">
        <w:rPr>
          <w:rFonts w:eastAsia="ComeniaSerif"/>
          <w:lang w:bidi="ar-SA"/>
        </w:rPr>
        <w:t>na pevno umístěný</w:t>
      </w:r>
      <w:r>
        <w:rPr>
          <w:rFonts w:eastAsia="ComeniaSerif"/>
          <w:lang w:bidi="ar-SA"/>
        </w:rPr>
        <w:t xml:space="preserve"> portlet s ID upcomingportlet. Další aplikace lze přidávat do obou sloupců nad i pod fixní portlet.</w:t>
      </w:r>
      <w:r w:rsidR="006D0A2A">
        <w:rPr>
          <w:rFonts w:eastAsia="ComeniaSerif"/>
          <w:lang w:bidi="ar-SA"/>
        </w:rPr>
        <w:t xml:space="preserve"> V šabloně lze využívat řadu dalších 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lastRenderedPageBreak/>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CB425E">
            <w:pPr>
              <w:keepNex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4" w:name="_Toc412397311"/>
      <w:r>
        <w:lastRenderedPageBreak/>
        <w:t xml:space="preserve">Kód </w:t>
      </w:r>
      <w:r w:rsidR="00735C11">
        <w:fldChar w:fldCharType="begin"/>
      </w:r>
      <w:r w:rsidR="00735C11">
        <w:instrText xml:space="preserve"> SEQ Kód \* ARABIC </w:instrText>
      </w:r>
      <w:r w:rsidR="00735C11">
        <w:fldChar w:fldCharType="separate"/>
      </w:r>
      <w:r w:rsidR="009357BD">
        <w:rPr>
          <w:noProof/>
        </w:rPr>
        <w:t>13</w:t>
      </w:r>
      <w:r w:rsidR="00735C11">
        <w:rPr>
          <w:noProof/>
        </w:rPr>
        <w:fldChar w:fldCharType="end"/>
      </w:r>
      <w:r>
        <w:t xml:space="preserve"> </w:t>
      </w:r>
      <w:r w:rsidRPr="00C60C94">
        <w:t>Dvousloupcový layout s fixně vloženým portletem</w:t>
      </w:r>
      <w:bookmarkEnd w:id="64"/>
    </w:p>
    <w:p w:rsidR="00304D6E" w:rsidRDefault="00304D6E" w:rsidP="00CB425E">
      <w:pPr>
        <w:spacing w:before="240" w:after="240"/>
        <w:ind w:firstLine="432"/>
        <w:rPr>
          <w:rFonts w:eastAsia="ComeniaSerif"/>
          <w:lang w:bidi="ar-SA"/>
        </w:rPr>
      </w:pPr>
      <w:r>
        <w:rPr>
          <w:rFonts w:eastAsia="ComeniaSerif"/>
          <w:lang w:bidi="ar-SA"/>
        </w:rPr>
        <w:t>Ve většině případů využijeme pro správu a aranžování portletů adm</w:t>
      </w:r>
      <w:r w:rsidR="00AF7CFB">
        <w:rPr>
          <w:rFonts w:eastAsia="ComeniaSerif"/>
          <w:lang w:bidi="ar-SA"/>
        </w:rPr>
        <w:t>inistrační rozhraní kde pomocí Drag-and-D</w:t>
      </w:r>
      <w:r>
        <w:rPr>
          <w:rFonts w:eastAsia="ComeniaSerif"/>
          <w:lang w:bidi="ar-SA"/>
        </w:rPr>
        <w:t>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3B1872">
        <w:rPr>
          <w:rFonts w:eastAsia="ComeniaSerif"/>
          <w:lang w:bidi="ar-SA"/>
        </w:rPr>
        <w:t>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5" w:name="_Toc412397312"/>
      <w:r>
        <w:t xml:space="preserve">Kód </w:t>
      </w:r>
      <w:r w:rsidR="00735C11">
        <w:fldChar w:fldCharType="begin"/>
      </w:r>
      <w:r w:rsidR="00735C11">
        <w:instrText xml:space="preserve"> SEQ Kód \* ARABIC </w:instrText>
      </w:r>
      <w:r w:rsidR="00735C11">
        <w:fldChar w:fldCharType="separate"/>
      </w:r>
      <w:r w:rsidR="009357BD">
        <w:rPr>
          <w:noProof/>
        </w:rPr>
        <w:t>14</w:t>
      </w:r>
      <w:r w:rsidR="00735C11">
        <w:rPr>
          <w:noProof/>
        </w:rPr>
        <w:fldChar w:fldCharType="end"/>
      </w:r>
      <w:r>
        <w:t xml:space="preserve"> </w:t>
      </w:r>
      <w:r w:rsidRPr="007F5A2A">
        <w:t>Programové přidání portletu</w:t>
      </w:r>
      <w:bookmarkEnd w:id="65"/>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6" w:name="_Toc412489369"/>
      <w:r>
        <w:rPr>
          <w:rFonts w:eastAsia="ComeniaSerif"/>
          <w:lang w:bidi="ar-SA"/>
        </w:rPr>
        <w:lastRenderedPageBreak/>
        <w:t>Hook plugin Liferay</w:t>
      </w:r>
      <w:bookmarkEnd w:id="66"/>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ook pluginu realizuje dodatečné akce na základě jistých událostí nebo přepisuj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obsahující</w:t>
      </w:r>
      <w:r w:rsidR="00302B0D">
        <w:rPr>
          <w:rFonts w:eastAsia="ComeniaSerif"/>
          <w:lang w:bidi="ar-SA"/>
        </w:rPr>
        <w:t xml:space="preserve"> namapované</w:t>
      </w:r>
      <w:r w:rsidR="00A86869">
        <w:rPr>
          <w:rFonts w:eastAsia="ComeniaSerif"/>
          <w:lang w:bidi="ar-SA"/>
        </w:rPr>
        <w:t xml:space="preserve"> soubory, </w:t>
      </w:r>
      <w:r>
        <w:rPr>
          <w:rFonts w:eastAsia="ComeniaSerif"/>
          <w:lang w:bidi="ar-SA"/>
        </w:rPr>
        <w:t>jež</w:t>
      </w:r>
      <w:r w:rsidR="00A86869">
        <w:rPr>
          <w:rFonts w:eastAsia="ComeniaSerif"/>
          <w:lang w:bidi="ar-SA"/>
        </w:rPr>
        <w:t xml:space="preserve"> chceme přepsat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w:t>
      </w:r>
      <w:r w:rsidR="00302B0D">
        <w:rPr>
          <w:rFonts w:eastAsia="ComeniaSerif"/>
          <w:lang w:bidi="ar-SA"/>
        </w:rPr>
        <w:t>nahrazuje</w:t>
      </w:r>
      <w:r>
        <w:rPr>
          <w:rFonts w:eastAsia="ComeniaSerif"/>
          <w:lang w:bidi="ar-SA"/>
        </w:rPr>
        <w:t xml:space="preserve"> vybrané </w:t>
      </w:r>
      <w:r w:rsidR="00AF7CFB">
        <w:rPr>
          <w:rFonts w:eastAsia="ComeniaSerif"/>
          <w:lang w:bidi="ar-SA"/>
        </w:rPr>
        <w:t>položky</w:t>
      </w:r>
      <w:r>
        <w:rPr>
          <w:rFonts w:eastAsia="ComeniaSerif"/>
          <w:lang w:bidi="ar-SA"/>
        </w:rPr>
        <w:t xml:space="preserve"> v lokalizačním souboru a vybrané položky z hlavního konfiguračního souboru. Dále definuje složku s vlastními JSP, které chceme přepsat. Do této složky vložíme soubory stejného názvu se stejnou 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7" w:name="_Toc412397313"/>
      <w:r>
        <w:t xml:space="preserve">Kód </w:t>
      </w:r>
      <w:r w:rsidR="00735C11">
        <w:fldChar w:fldCharType="begin"/>
      </w:r>
      <w:r w:rsidR="00735C11">
        <w:instrText xml:space="preserve"> SEQ Kód \* ARABIC </w:instrText>
      </w:r>
      <w:r w:rsidR="00735C11">
        <w:fldChar w:fldCharType="separate"/>
      </w:r>
      <w:r w:rsidR="009357BD">
        <w:rPr>
          <w:noProof/>
        </w:rPr>
        <w:t>15</w:t>
      </w:r>
      <w:r w:rsidR="00735C11">
        <w:rPr>
          <w:noProof/>
        </w:rPr>
        <w:fldChar w:fldCharType="end"/>
      </w:r>
      <w:r>
        <w:t xml:space="preserve"> </w:t>
      </w:r>
      <w:r w:rsidRPr="00B84AEA">
        <w:t>Modifikace portálu pomocí</w:t>
      </w:r>
      <w:r w:rsidR="00493AC2">
        <w:t xml:space="preserve"> H</w:t>
      </w:r>
      <w:r w:rsidRPr="00B84AEA">
        <w:t>ook pluginu</w:t>
      </w:r>
      <w:bookmarkEnd w:id="67"/>
    </w:p>
    <w:p w:rsidR="00E82C55" w:rsidRDefault="00E82C55" w:rsidP="00E82C55">
      <w:pPr>
        <w:pStyle w:val="Nadpis2"/>
        <w:rPr>
          <w:rFonts w:eastAsia="ComeniaSerif"/>
          <w:lang w:bidi="ar-SA"/>
        </w:rPr>
      </w:pPr>
      <w:bookmarkStart w:id="68" w:name="_Toc412489370"/>
      <w:r>
        <w:rPr>
          <w:rFonts w:eastAsia="ComeniaSerif"/>
          <w:lang w:bidi="ar-SA"/>
        </w:rPr>
        <w:t>Aplikační adaptér</w:t>
      </w:r>
      <w:bookmarkEnd w:id="68"/>
    </w:p>
    <w:p w:rsidR="00FB4EEA" w:rsidRDefault="00493AC2" w:rsidP="008433B1">
      <w:pPr>
        <w:spacing w:after="240"/>
        <w:rPr>
          <w:rFonts w:eastAsia="ComeniaSerif"/>
          <w:lang w:bidi="ar-SA"/>
        </w:rPr>
      </w:pPr>
      <w:r>
        <w:rPr>
          <w:rFonts w:eastAsia="ComeniaSerif"/>
          <w:lang w:bidi="ar-SA"/>
        </w:rPr>
        <w:t>Speciálním případem pluginu H</w:t>
      </w:r>
      <w:r w:rsidR="00FB4EEA">
        <w:rPr>
          <w:rFonts w:eastAsia="ComeniaSerif"/>
          <w:lang w:bidi="ar-SA"/>
        </w:rPr>
        <w:t>ook, je aplikační adaptér, umožňující aplikovat danou změnu pouze pro vybrané Site</w:t>
      </w:r>
      <w:r w:rsidR="00302B0D">
        <w:rPr>
          <w:rFonts w:eastAsia="ComeniaSerif"/>
          <w:lang w:bidi="ar-SA"/>
        </w:rPr>
        <w:t>,</w:t>
      </w:r>
      <w:r w:rsidR="00FB4EEA">
        <w:rPr>
          <w:rFonts w:eastAsia="ComeniaSerif"/>
          <w:lang w:bidi="ar-SA"/>
        </w:rPr>
        <w:t xml:space="preserv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xml:space="preserv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CA0262">
        <w:rPr>
          <w:rFonts w:eastAsia="ComeniaSerif"/>
          <w:lang w:bidi="ar-SA"/>
        </w:rPr>
        <w:t xml:space="preserve"> JSP, je vytvořena záloha původního souboru s </w:t>
      </w:r>
      <w:proofErr w:type="gramStart"/>
      <w:r w:rsidR="00CA0262">
        <w:rPr>
          <w:rFonts w:eastAsia="ComeniaSerif"/>
          <w:lang w:bidi="ar-SA"/>
        </w:rPr>
        <w:t xml:space="preserve">koncovkou </w:t>
      </w:r>
      <w:r w:rsidR="00CA0262" w:rsidRPr="00CC0D1C">
        <w:rPr>
          <w:rFonts w:eastAsia="ComeniaSerif"/>
          <w:i/>
          <w:lang w:bidi="ar-SA"/>
        </w:rPr>
        <w:t>.portal</w:t>
      </w:r>
      <w:proofErr w:type="gramEnd"/>
      <w:r w:rsidR="00CA0262" w:rsidRPr="00CC0D1C">
        <w:rPr>
          <w:rFonts w:eastAsia="ComeniaSerif"/>
          <w:i/>
          <w:lang w:bidi="ar-SA"/>
        </w:rPr>
        <w:t>.jsp</w:t>
      </w:r>
      <w:r>
        <w:rPr>
          <w:rFonts w:eastAsia="ComeniaSerif"/>
          <w:lang w:bidi="ar-SA"/>
        </w:rPr>
        <w:t xml:space="preserve">. Chceme-li </w:t>
      </w:r>
      <w:r w:rsidR="00CA0262">
        <w:rPr>
          <w:rFonts w:eastAsia="ComeniaSerif"/>
          <w:lang w:bidi="ar-SA"/>
        </w:rPr>
        <w:t>tento soubor vložit do našeh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me </w:t>
      </w:r>
      <w:r w:rsidR="004D1674">
        <w:rPr>
          <w:rFonts w:eastAsia="ComeniaSerif"/>
          <w:lang w:bidi="ar-SA"/>
        </w:rPr>
        <w:t xml:space="preserve">první variantu v příkladu níže. V případě aplikačního adaptéru je však nutné použít druhou variantu bez přidané </w:t>
      </w:r>
      <w:proofErr w:type="gramStart"/>
      <w:r w:rsidR="004D1674">
        <w:rPr>
          <w:rFonts w:eastAsia="ComeniaSerif"/>
          <w:lang w:bidi="ar-SA"/>
        </w:rPr>
        <w:t xml:space="preserve">koncovky </w:t>
      </w:r>
      <w:r w:rsidR="004D1674" w:rsidRPr="00CC0D1C">
        <w:rPr>
          <w:rFonts w:eastAsia="ComeniaSerif"/>
          <w:i/>
          <w:lang w:bidi="ar-SA"/>
        </w:rPr>
        <w:t>.portal</w:t>
      </w:r>
      <w:proofErr w:type="gramEnd"/>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302B0D">
        <w:rPr>
          <w:rFonts w:eastAsia="ComeniaSerif"/>
          <w:lang w:bidi="ar-SA"/>
        </w:rPr>
        <w:t xml:space="preserve">, jelikož </w:t>
      </w:r>
      <w:r w:rsidR="000C3221">
        <w:rPr>
          <w:rFonts w:eastAsia="ComeniaSerif"/>
          <w:lang w:bidi="ar-SA"/>
        </w:rPr>
        <w:t>je</w:t>
      </w:r>
      <w:r w:rsidR="00302B0D">
        <w:rPr>
          <w:rFonts w:eastAsia="ComeniaSerif"/>
          <w:lang w:bidi="ar-SA"/>
        </w:rPr>
        <w:t xml:space="preserve"> v tomto případě</w:t>
      </w:r>
      <w:r w:rsidR="000C3221">
        <w:rPr>
          <w:rFonts w:eastAsia="ComeniaSerif"/>
          <w:lang w:bidi="ar-SA"/>
        </w:rPr>
        <w:t xml:space="preserve"> náš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 jaký název dostal originální portál</w:t>
      </w:r>
      <w:r w:rsidR="00302B0D">
        <w:rPr>
          <w:rFonts w:eastAsia="ComeniaSerif"/>
          <w:lang w:bidi="ar-SA"/>
        </w:rPr>
        <w:t>ový</w:t>
      </w:r>
      <w:r w:rsidR="000C3221">
        <w:rPr>
          <w:rFonts w:eastAsia="ComeniaSerif"/>
          <w:lang w:bidi="ar-SA"/>
        </w:rPr>
        <w:t xml:space="preserve"> soubor.</w:t>
      </w:r>
      <w:r w:rsidR="004D1674">
        <w:rPr>
          <w:rFonts w:eastAsia="ComeniaSerif"/>
          <w:lang w:bidi="ar-SA"/>
        </w:rPr>
        <w:t xml:space="preserve"> </w:t>
      </w:r>
      <w:r w:rsidR="00302B0D">
        <w:rPr>
          <w:rFonts w:eastAsia="ComeniaSerif"/>
          <w:lang w:bidi="ar-SA"/>
        </w:rPr>
        <w:t>M</w:t>
      </w:r>
      <w:r w:rsidR="004D1674">
        <w:rPr>
          <w:rFonts w:eastAsia="ComeniaSerif"/>
          <w:lang w:bidi="ar-SA"/>
        </w:rPr>
        <w:t xml:space="preserve">echanismus </w:t>
      </w:r>
      <w:r w:rsidR="00302B0D">
        <w:rPr>
          <w:rFonts w:eastAsia="ComeniaSerif"/>
          <w:lang w:bidi="ar-SA"/>
        </w:rPr>
        <w:t xml:space="preserve">vložení původního fragmentu do </w:t>
      </w:r>
      <w:r w:rsidR="00302B0D">
        <w:rPr>
          <w:rFonts w:eastAsia="ComeniaSerif"/>
          <w:lang w:bidi="ar-SA"/>
        </w:rPr>
        <w:lastRenderedPageBreak/>
        <w:t xml:space="preserve">nového JSP, </w:t>
      </w:r>
      <w:r w:rsidR="004D1674">
        <w:rPr>
          <w:rFonts w:eastAsia="ComeniaSerif"/>
          <w:lang w:bidi="ar-SA"/>
        </w:rPr>
        <w:t>umožňuje zachování stávající funkcionality bez nutnosti přepisu všech závislých komponent a lze tak pouze doplnit či obalit fragment našimi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9" w:name="_Toc412397314"/>
      <w:r>
        <w:t xml:space="preserve">Kód </w:t>
      </w:r>
      <w:r w:rsidR="00735C11">
        <w:fldChar w:fldCharType="begin"/>
      </w:r>
      <w:r w:rsidR="00735C11">
        <w:instrText xml:space="preserve"> SEQ Kód \* ARABIC </w:instrText>
      </w:r>
      <w:r w:rsidR="00735C11">
        <w:fldChar w:fldCharType="separate"/>
      </w:r>
      <w:r w:rsidR="009357BD">
        <w:rPr>
          <w:noProof/>
        </w:rPr>
        <w:t>16</w:t>
      </w:r>
      <w:r w:rsidR="00735C11">
        <w:rPr>
          <w:noProof/>
        </w:rPr>
        <w:fldChar w:fldCharType="end"/>
      </w:r>
      <w:r>
        <w:t xml:space="preserve"> </w:t>
      </w:r>
      <w:r w:rsidRPr="00FB093F">
        <w:t>Zakomponování původního JSP portálu</w:t>
      </w:r>
      <w:bookmarkEnd w:id="69"/>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 klíčových fragmentů.</w:t>
      </w:r>
    </w:p>
    <w:p w:rsidR="00A86869" w:rsidRDefault="00A86869" w:rsidP="00A86869">
      <w:pPr>
        <w:pStyle w:val="Nadpis2"/>
        <w:rPr>
          <w:rFonts w:eastAsia="ComeniaSerif"/>
          <w:lang w:bidi="ar-SA"/>
        </w:rPr>
      </w:pPr>
      <w:bookmarkStart w:id="70" w:name="_Toc412489371"/>
      <w:r>
        <w:rPr>
          <w:rFonts w:eastAsia="ComeniaSerif"/>
          <w:lang w:bidi="ar-SA"/>
        </w:rPr>
        <w:t>Přepsání zabudovaných servisních tříd</w:t>
      </w:r>
      <w:bookmarkEnd w:id="70"/>
    </w:p>
    <w:p w:rsidR="00A86869" w:rsidRDefault="00A86869" w:rsidP="008433B1">
      <w:pPr>
        <w:spacing w:after="240"/>
        <w:rPr>
          <w:rFonts w:eastAsia="ComeniaSerif"/>
          <w:lang w:bidi="ar-SA"/>
        </w:rPr>
      </w:pPr>
      <w:r>
        <w:rPr>
          <w:rFonts w:eastAsia="ComeniaSerif"/>
          <w:lang w:bidi="ar-SA"/>
        </w:rPr>
        <w:t>Další možnost</w:t>
      </w:r>
      <w:r w:rsidR="00302B0D">
        <w:rPr>
          <w:rFonts w:eastAsia="ComeniaSerif"/>
          <w:lang w:bidi="ar-SA"/>
        </w:rPr>
        <w:t>í</w:t>
      </w:r>
      <w:r>
        <w:rPr>
          <w:rFonts w:eastAsia="ComeniaSerif"/>
          <w:lang w:bidi="ar-SA"/>
        </w:rPr>
        <w:t xml:space="preserve"> úpravy Liferay portálu je reimplementace metod v zabudované servisní vrstvě spravující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Pr>
          <w:rFonts w:eastAsia="ComeniaSerif"/>
          <w:lang w:bidi="ar-SA"/>
        </w:rPr>
        <w:t xml:space="preserve">, kterou chceme přepsat a </w:t>
      </w:r>
      <w:r w:rsidRPr="00AF7642">
        <w:rPr>
          <w:rStyle w:val="Kd"/>
        </w:rPr>
        <w:t>service-impl</w:t>
      </w:r>
      <w:r>
        <w:rPr>
          <w:rFonts w:eastAsia="ComeniaSerif"/>
          <w:lang w:bidi="ar-SA"/>
        </w:rPr>
        <w:t xml:space="preserve"> označuje naši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y z implementační vrstvy, lze v naší implementaci pouze přepsat potřebné metody, čímž efektivně upravím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1" w:name="_Toc412397315"/>
      <w:r>
        <w:t xml:space="preserve">Kód </w:t>
      </w:r>
      <w:r w:rsidR="00735C11">
        <w:fldChar w:fldCharType="begin"/>
      </w:r>
      <w:r w:rsidR="00735C11">
        <w:instrText xml:space="preserve"> SEQ Kód \* ARABIC </w:instrText>
      </w:r>
      <w:r w:rsidR="00735C11">
        <w:fldChar w:fldCharType="separate"/>
      </w:r>
      <w:r w:rsidR="009357BD">
        <w:rPr>
          <w:noProof/>
        </w:rPr>
        <w:t>17</w:t>
      </w:r>
      <w:r w:rsidR="00735C11">
        <w:rPr>
          <w:noProof/>
        </w:rPr>
        <w:fldChar w:fldCharType="end"/>
      </w:r>
      <w:r>
        <w:t xml:space="preserve"> Nahrazení interní</w:t>
      </w:r>
      <w:r w:rsidRPr="00367F55">
        <w:t xml:space="preserve"> servisní třídy</w:t>
      </w:r>
      <w:bookmarkEnd w:id="71"/>
    </w:p>
    <w:p w:rsidR="00A86869" w:rsidRDefault="00A86869" w:rsidP="00A86869">
      <w:pPr>
        <w:pStyle w:val="Nadpis2"/>
        <w:rPr>
          <w:rFonts w:eastAsia="ComeniaSerif"/>
          <w:lang w:bidi="ar-SA"/>
        </w:rPr>
      </w:pPr>
      <w:bookmarkStart w:id="72" w:name="_Toc412489372"/>
      <w:r>
        <w:rPr>
          <w:rFonts w:eastAsia="ComeniaSerif"/>
          <w:lang w:bidi="ar-SA"/>
        </w:rPr>
        <w:t>Pre a post akce</w:t>
      </w:r>
      <w:bookmarkEnd w:id="72"/>
    </w:p>
    <w:p w:rsidR="00A86869" w:rsidRDefault="00A86869" w:rsidP="008433B1">
      <w:pPr>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w:t>
      </w:r>
      <w:r>
        <w:rPr>
          <w:rFonts w:eastAsia="ComeniaSerif"/>
          <w:lang w:bidi="ar-SA"/>
        </w:rPr>
        <w:lastRenderedPageBreak/>
        <w:t xml:space="preserve">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3" w:name="_Toc412489373"/>
      <w:r>
        <w:rPr>
          <w:rFonts w:eastAsia="ComeniaSerif"/>
          <w:lang w:bidi="ar-SA"/>
        </w:rPr>
        <w:t>Filtry</w:t>
      </w:r>
      <w:bookmarkEnd w:id="73"/>
    </w:p>
    <w:p w:rsidR="00A86869" w:rsidRDefault="00302B0D" w:rsidP="008433B1">
      <w:pPr>
        <w:spacing w:after="240"/>
        <w:rPr>
          <w:rFonts w:ascii="Consolas" w:eastAsiaTheme="minorHAnsi" w:hAnsi="Consolas" w:cs="Consolas"/>
          <w:color w:val="000000"/>
          <w:sz w:val="20"/>
          <w:szCs w:val="20"/>
          <w:lang w:bidi="ar-SA"/>
        </w:rPr>
      </w:pPr>
      <w:r>
        <w:rPr>
          <w:rFonts w:eastAsia="ComeniaSerif"/>
          <w:lang w:bidi="ar-SA"/>
        </w:rPr>
        <w:t>Nástrojem i</w:t>
      </w:r>
      <w:r w:rsidR="00A86869">
        <w:rPr>
          <w:rFonts w:eastAsia="ComeniaSerif"/>
          <w:lang w:bidi="ar-SA"/>
        </w:rPr>
        <w:t xml:space="preserve">nterakce s příchozími požadavky a odchozími odpovědi jsou servlet filtry. Ty lze namapovat na konkrétní URL, nadefinovat jaké filtry musí být zavolány před aktuálním </w:t>
      </w:r>
      <w:r w:rsidR="00CC0D1C">
        <w:rPr>
          <w:rFonts w:eastAsia="ComeniaSerif"/>
          <w:lang w:bidi="ar-SA"/>
        </w:rPr>
        <w:t xml:space="preserve">filtrem </w:t>
      </w:r>
      <w:r w:rsidR="00A86869">
        <w:rPr>
          <w:rFonts w:eastAsia="ComeniaSerif"/>
          <w:lang w:bidi="ar-SA"/>
        </w:rPr>
        <w:t xml:space="preserve">a </w:t>
      </w:r>
      <w:r w:rsidR="00CC0D1C">
        <w:rPr>
          <w:rFonts w:eastAsia="ComeniaSerif"/>
          <w:lang w:bidi="ar-SA"/>
        </w:rPr>
        <w:t>uvést samotnou referenci</w:t>
      </w:r>
      <w:r w:rsidR="00A86869">
        <w:rPr>
          <w:rFonts w:eastAsia="ComeniaSerif"/>
          <w:lang w:bidi="ar-SA"/>
        </w:rPr>
        <w:t xml:space="preserve"> na obslužnou třídu s výkonným kódem. </w:t>
      </w:r>
      <w:r w:rsidR="00CC0D1C">
        <w:rPr>
          <w:rFonts w:eastAsia="ComeniaSerif"/>
          <w:lang w:bidi="ar-SA"/>
        </w:rPr>
        <w:t>Ta</w:t>
      </w:r>
      <w:r w:rsidR="00A86869">
        <w:rPr>
          <w:rFonts w:eastAsia="ComeniaSerif"/>
          <w:lang w:bidi="ar-SA"/>
        </w:rPr>
        <w:t xml:space="preserve"> musí implementovat rozhraní </w:t>
      </w:r>
      <w:r w:rsidR="00A86869" w:rsidRPr="00CA78D5">
        <w:rPr>
          <w:rStyle w:val="Kd"/>
        </w:rPr>
        <w:t>javax.servlet.Filter</w:t>
      </w:r>
      <w:r w:rsidR="00CC0D1C">
        <w:rPr>
          <w:rFonts w:ascii="Consolas" w:eastAsiaTheme="minorHAnsi" w:hAnsi="Consolas" w:cs="Consolas"/>
          <w:color w:val="000000"/>
          <w:sz w:val="20"/>
          <w:szCs w:val="20"/>
          <w:lang w:bidi="ar-SA"/>
        </w:rPr>
        <w:t>,</w:t>
      </w:r>
      <w:r w:rsidR="00A86869" w:rsidRPr="005E0955">
        <w:rPr>
          <w:rFonts w:eastAsiaTheme="minorHAnsi"/>
        </w:rPr>
        <w:t xml:space="preserve"> poskytuj</w:t>
      </w:r>
      <w:r w:rsidR="00CC0D1C">
        <w:rPr>
          <w:rFonts w:eastAsiaTheme="minorHAnsi"/>
        </w:rPr>
        <w:t>ící</w:t>
      </w:r>
      <w:r w:rsidR="00A86869" w:rsidRPr="005E0955">
        <w:rPr>
          <w:rFonts w:eastAsiaTheme="minorHAnsi"/>
        </w:rPr>
        <w:t xml:space="preserve"> metody </w:t>
      </w:r>
      <w:r w:rsidR="00A86869" w:rsidRPr="00CA78D5">
        <w:rPr>
          <w:rStyle w:val="Kd"/>
        </w:rPr>
        <w:t>init</w:t>
      </w:r>
      <w:r w:rsidR="00A86869" w:rsidRPr="005E0955">
        <w:rPr>
          <w:rFonts w:eastAsiaTheme="minorHAnsi"/>
        </w:rPr>
        <w:t xml:space="preserve">, </w:t>
      </w:r>
      <w:r w:rsidR="00A86869" w:rsidRPr="00CA78D5">
        <w:rPr>
          <w:rStyle w:val="Kd"/>
        </w:rPr>
        <w:t>doFilter</w:t>
      </w:r>
      <w:r w:rsidR="00A86869" w:rsidRPr="005E0955">
        <w:rPr>
          <w:rFonts w:eastAsiaTheme="minorHAnsi"/>
        </w:rPr>
        <w:t xml:space="preserve">, </w:t>
      </w:r>
      <w:r w:rsidR="00A86869" w:rsidRPr="00CA78D5">
        <w:rPr>
          <w:rStyle w:val="Kd"/>
        </w:rPr>
        <w:t>destroy</w:t>
      </w:r>
      <w:r w:rsidR="00A86869" w:rsidRPr="005E0955">
        <w:rPr>
          <w:rFonts w:eastAsiaTheme="minorHAnsi"/>
        </w:rPr>
        <w:t xml:space="preserve">. Pokud potřebujeme získat konfigurační statické parametry, využijeme metodu </w:t>
      </w:r>
      <w:r w:rsidR="00A86869" w:rsidRPr="00CA78D5">
        <w:rPr>
          <w:rStyle w:val="Kd"/>
        </w:rPr>
        <w:t>init</w:t>
      </w:r>
      <w:r w:rsidR="00A86869" w:rsidRPr="005E0955">
        <w:rPr>
          <w:rFonts w:eastAsiaTheme="minorHAnsi"/>
        </w:rPr>
        <w:t xml:space="preserve"> s objektem </w:t>
      </w:r>
      <w:r w:rsidR="00A86869" w:rsidRPr="00CA78D5">
        <w:rPr>
          <w:rStyle w:val="Kd"/>
        </w:rPr>
        <w:t>FilterConfig</w:t>
      </w:r>
      <w:r w:rsidR="00A86869" w:rsidRPr="005E0955">
        <w:rPr>
          <w:rFonts w:eastAsiaTheme="minorHAnsi"/>
        </w:rPr>
        <w:t xml:space="preserve"> obsahující námi nadefinované parametry ze servlet kontejneru. Metoda </w:t>
      </w:r>
      <w:r w:rsidR="00A86869" w:rsidRPr="00CA78D5">
        <w:rPr>
          <w:rStyle w:val="Kd"/>
        </w:rPr>
        <w:t>doFilter</w:t>
      </w:r>
      <w:r w:rsidR="00A86869" w:rsidRPr="005E0955">
        <w:rPr>
          <w:rFonts w:eastAsiaTheme="minorHAnsi"/>
        </w:rPr>
        <w:t xml:space="preserve"> obsahuje hlavní logiku. Ve většině případů by </w:t>
      </w:r>
      <w:r w:rsidR="00A86869">
        <w:rPr>
          <w:rFonts w:eastAsiaTheme="minorHAnsi"/>
        </w:rPr>
        <w:t>zpracování</w:t>
      </w:r>
      <w:r w:rsidR="00A86869" w:rsidRPr="005E0955">
        <w:rPr>
          <w:rFonts w:eastAsiaTheme="minorHAnsi"/>
        </w:rPr>
        <w:t xml:space="preserve"> m</w:t>
      </w:r>
      <w:r w:rsidR="00A86869">
        <w:rPr>
          <w:rFonts w:eastAsiaTheme="minorHAnsi"/>
        </w:rPr>
        <w:t>ělo</w:t>
      </w:r>
      <w:r w:rsidR="00A86869" w:rsidRPr="005E0955">
        <w:rPr>
          <w:rFonts w:eastAsiaTheme="minorHAnsi"/>
        </w:rPr>
        <w:t xml:space="preserve"> vypadat následovně. </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r w:rsidR="00302B0D">
        <w:rPr>
          <w:rFonts w:eastAsiaTheme="minorHAnsi"/>
          <w:lang w:bidi="ar-SA"/>
        </w:rPr>
        <w:t>.</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r w:rsidR="00302B0D">
        <w:rPr>
          <w:rFonts w:eastAsiaTheme="minorHAnsi"/>
          <w:lang w:bidi="ar-SA"/>
        </w:rPr>
        <w:t>.</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4" w:name="_Toc412489374"/>
      <w:r>
        <w:rPr>
          <w:rFonts w:eastAsia="ComeniaSerif"/>
          <w:lang w:bidi="ar-SA"/>
        </w:rPr>
        <w:lastRenderedPageBreak/>
        <w:t>Ext</w:t>
      </w:r>
      <w:r w:rsidR="00A07AAB">
        <w:rPr>
          <w:rFonts w:eastAsia="ComeniaSerif"/>
          <w:lang w:bidi="ar-SA"/>
        </w:rPr>
        <w:t xml:space="preserve"> plugin Liferay</w:t>
      </w:r>
      <w:bookmarkEnd w:id="74"/>
    </w:p>
    <w:p w:rsidR="00E810BB" w:rsidRDefault="00CE2151" w:rsidP="008433B1">
      <w:pPr>
        <w:spacing w:after="240"/>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w:t>
      </w:r>
      <w:r w:rsidR="00705A78">
        <w:rPr>
          <w:rFonts w:eastAsia="ComeniaSerif"/>
          <w:lang w:bidi="ar-SA"/>
        </w:rPr>
        <w:t xml:space="preserve">daná úprava nejde provést přes </w:t>
      </w:r>
      <w:proofErr w:type="gramStart"/>
      <w:r w:rsidR="00705A78">
        <w:rPr>
          <w:rFonts w:eastAsia="ComeniaSerif"/>
          <w:lang w:bidi="ar-SA"/>
        </w:rPr>
        <w:t>H</w:t>
      </w:r>
      <w:r w:rsidR="00DA267F">
        <w:rPr>
          <w:rFonts w:eastAsia="ComeniaSerif"/>
          <w:lang w:bidi="ar-SA"/>
        </w:rPr>
        <w:t>ook</w:t>
      </w:r>
      <w:proofErr w:type="gramEnd"/>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 avšak může 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DA267F">
        <w:rPr>
          <w:rFonts w:eastAsia="ComeniaSerif"/>
          <w:lang w:bidi="ar-SA"/>
        </w:rPr>
        <w:t xml:space="preserve"> změny v jejich struktuře</w:t>
      </w:r>
      <w:r w:rsidR="00E810BB">
        <w:rPr>
          <w:rFonts w:eastAsia="ComeniaSerif"/>
          <w:lang w:bidi="ar-SA"/>
        </w:rPr>
        <w:t xml:space="preserve"> </w:t>
      </w:r>
      <w:r w:rsidR="00705A78">
        <w:rPr>
          <w:rFonts w:eastAsia="ComeniaSerif"/>
          <w:lang w:bidi="ar-SA"/>
        </w:rPr>
        <w:t>vůči</w:t>
      </w:r>
      <w:r w:rsidR="00E810BB">
        <w:rPr>
          <w:rFonts w:eastAsia="ComeniaSerif"/>
          <w:lang w:bidi="ar-SA"/>
        </w:rPr>
        <w:t> námi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separace našich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r w:rsidR="00A43A61">
        <w:rPr>
          <w:rFonts w:eastAsia="ComeniaSerif"/>
          <w:lang w:bidi="ar-SA"/>
        </w:rPr>
        <w:t>.</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r w:rsidR="00A43A61">
        <w:rPr>
          <w:rFonts w:eastAsia="ComeniaSerif"/>
          <w:lang w:bidi="ar-SA"/>
        </w:rPr>
        <w:t>.</w:t>
      </w:r>
    </w:p>
    <w:p w:rsidR="00121BE3" w:rsidRDefault="00121BE3" w:rsidP="00E810BB">
      <w:pPr>
        <w:pStyle w:val="Odstavecseseznamem"/>
        <w:numPr>
          <w:ilvl w:val="0"/>
          <w:numId w:val="17"/>
        </w:numPr>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r w:rsidR="00A43A61">
        <w:rPr>
          <w:rFonts w:eastAsia="ComeniaSerif"/>
          <w:lang w:bidi="ar-SA"/>
        </w:rPr>
        <w:t>.</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proofErr w:type="gramStart"/>
      <w:r w:rsidR="00705A78">
        <w:rPr>
          <w:rFonts w:eastAsia="ComeniaSerif"/>
          <w:lang w:bidi="ar-SA"/>
        </w:rPr>
        <w:t>Hook</w:t>
      </w:r>
      <w:proofErr w:type="gramEnd"/>
      <w:r w:rsidR="00A43A61">
        <w:rPr>
          <w:rFonts w:eastAsia="ComeniaSerif"/>
          <w:lang w:bidi="ar-SA"/>
        </w:rPr>
        <w:t>.</w:t>
      </w:r>
    </w:p>
    <w:p w:rsidR="0045689F" w:rsidRPr="0045689F" w:rsidRDefault="0079552B" w:rsidP="00AF7642">
      <w:pPr>
        <w:pStyle w:val="Odstavecseseznamem"/>
        <w:numPr>
          <w:ilvl w:val="0"/>
          <w:numId w:val="17"/>
        </w:numPr>
        <w:spacing w:after="240"/>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r w:rsidR="00A43A61">
        <w:rPr>
          <w:rFonts w:eastAsia="ComeniaSerif"/>
          <w:lang w:bidi="ar-SA"/>
        </w:rPr>
        <w:t>.</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6C4850" w:rsidRPr="00BE0427">
        <w:rPr>
          <w:shd w:val="clear" w:color="auto" w:fill="FFFFFF"/>
        </w:rPr>
        <w:t xml:space="preserve">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 xml:space="preserve">třídy generované nástrojem Service Builder, j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325BDC">
        <w:rPr>
          <w:rFonts w:eastAsia="ComeniaSerif"/>
          <w:lang w:bidi="ar-SA"/>
        </w:rPr>
        <w:t xml:space="preserve"> umístěném v </w:t>
      </w:r>
      <w:r w:rsidR="00325BDC" w:rsidRPr="00766EB8">
        <w:rPr>
          <w:i/>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w:t>
      </w:r>
      <w:r w:rsidR="00E7324F">
        <w:rPr>
          <w:shd w:val="clear" w:color="auto" w:fill="FFFFFF"/>
        </w:rPr>
        <w:t xml:space="preserve"> implementuje životní cyklus portletů pro různé programovací jazyky. Možnosti, které poskytuje, naleznem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75" w:name="_Toc412489375"/>
      <w:r>
        <w:rPr>
          <w:rFonts w:eastAsia="ComeniaSerif"/>
          <w:lang w:bidi="ar-SA"/>
        </w:rPr>
        <w:t>Nasazení pluginu</w:t>
      </w:r>
      <w:bookmarkEnd w:id="75"/>
    </w:p>
    <w:p w:rsidR="00E810BB" w:rsidRDefault="00634F89" w:rsidP="008433B1">
      <w:pPr>
        <w:spacing w:after="240"/>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7B449EA5" wp14:editId="128718F4">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6" w:name="_Toc412397316"/>
      <w:r>
        <w:t xml:space="preserve">Kód </w:t>
      </w:r>
      <w:r w:rsidR="00735C11">
        <w:fldChar w:fldCharType="begin"/>
      </w:r>
      <w:r w:rsidR="00735C11">
        <w:instrText xml:space="preserve"> SEQ Kód \* ARABIC </w:instrText>
      </w:r>
      <w:r w:rsidR="00735C11">
        <w:fldChar w:fldCharType="separate"/>
      </w:r>
      <w:r w:rsidR="009357BD">
        <w:rPr>
          <w:noProof/>
        </w:rPr>
        <w:t>18</w:t>
      </w:r>
      <w:r w:rsidR="00735C11">
        <w:rPr>
          <w:noProof/>
        </w:rPr>
        <w:fldChar w:fldCharType="end"/>
      </w:r>
      <w:r>
        <w:t xml:space="preserve"> </w:t>
      </w:r>
      <w:r w:rsidRPr="00397346">
        <w:t>Modifikace Liferay portálu skrze Ext plugin</w:t>
      </w:r>
      <w:bookmarkEnd w:id="76"/>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překopírujeme do složky deploy, jež se stará o rozbalování archivů do </w:t>
      </w:r>
      <w:r w:rsidRPr="00766EB8">
        <w:rPr>
          <w:rFonts w:eastAsia="ComeniaSerif"/>
          <w:i/>
          <w:lang w:bidi="ar-SA"/>
        </w:rPr>
        <w:t>/tomcat/webapps</w:t>
      </w:r>
      <w:r>
        <w:rPr>
          <w:rFonts w:eastAsia="ComeniaSerif"/>
          <w:lang w:bidi="ar-SA"/>
        </w:rPr>
        <w:t xml:space="preserve">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w:t>
      </w:r>
      <w:r w:rsidR="00A43A61">
        <w:rPr>
          <w:rFonts w:eastAsia="ComeniaSerif"/>
          <w:lang w:bidi="ar-SA"/>
        </w:rPr>
        <w:t> </w:t>
      </w:r>
      <w:r>
        <w:rPr>
          <w:rFonts w:eastAsia="ComeniaSerif"/>
          <w:lang w:bidi="ar-SA"/>
        </w:rPr>
        <w:t>instalaci</w:t>
      </w:r>
      <w:r w:rsidR="00A43A61">
        <w:rPr>
          <w:rFonts w:eastAsia="ComeniaSerif"/>
          <w:lang w:bidi="ar-SA"/>
        </w:rPr>
        <w:t>.</w:t>
      </w:r>
    </w:p>
    <w:p w:rsidR="00EB006F" w:rsidRDefault="00766EB8" w:rsidP="00EA258A">
      <w:pPr>
        <w:spacing w:after="240"/>
        <w:jc w:val="left"/>
        <w:rPr>
          <w:rFonts w:eastAsia="ComeniaSerif"/>
          <w:lang w:bidi="ar-SA"/>
        </w:rPr>
      </w:pPr>
      <w:r>
        <w:rPr>
          <w:rFonts w:eastAsia="ComeniaSerif"/>
          <w:lang w:bidi="ar-SA"/>
        </w:rPr>
        <w:t>Chceme-li postup</w:t>
      </w:r>
      <w:r w:rsidR="00EB006F">
        <w:rPr>
          <w:rFonts w:eastAsia="ComeniaSerif"/>
          <w:lang w:bidi="ar-SA"/>
        </w:rPr>
        <w:t xml:space="preserve"> opakovat</w:t>
      </w:r>
      <w:r>
        <w:rPr>
          <w:rFonts w:eastAsia="ComeniaSerif"/>
          <w:lang w:bidi="ar-SA"/>
        </w:rPr>
        <w:t>,</w:t>
      </w:r>
      <w:r w:rsidR="00EB006F">
        <w:rPr>
          <w:rFonts w:eastAsia="ComeniaSerif"/>
          <w:lang w:bidi="ar-SA"/>
        </w:rPr>
        <w:t xml:space="preserve"> je nutné</w:t>
      </w:r>
      <w:r>
        <w:rPr>
          <w:rFonts w:eastAsia="ComeniaSerif"/>
          <w:lang w:bidi="ar-SA"/>
        </w:rPr>
        <w:t xml:space="preserve"> odebrat</w:t>
      </w:r>
      <w:r w:rsidR="00EB006F">
        <w:rPr>
          <w:rFonts w:eastAsia="ComeniaSerif"/>
          <w:lang w:bidi="ar-SA"/>
        </w:rPr>
        <w:t xml:space="preserve"> soubory, které jsme v předchozím kroku</w:t>
      </w:r>
      <w:r>
        <w:rPr>
          <w:rFonts w:eastAsia="ComeniaSerif"/>
          <w:lang w:bidi="ar-SA"/>
        </w:rPr>
        <w:t xml:space="preserve"> do instalace portálu</w:t>
      </w:r>
      <w:r w:rsidR="00EB006F">
        <w:rPr>
          <w:rFonts w:eastAsia="ComeniaSerif"/>
          <w:lang w:bidi="ar-SA"/>
        </w:rPr>
        <w:t xml:space="preserve"> nasadili. Bohužel </w:t>
      </w:r>
      <w:r>
        <w:rPr>
          <w:rFonts w:eastAsia="ComeniaSerif"/>
          <w:lang w:bidi="ar-SA"/>
        </w:rPr>
        <w:t>toto nelze</w:t>
      </w:r>
      <w:r w:rsidR="00EB006F">
        <w:rPr>
          <w:rFonts w:eastAsia="ComeniaSerif"/>
          <w:lang w:bidi="ar-SA"/>
        </w:rPr>
        <w:t xml:space="preserve"> jednoduše </w:t>
      </w:r>
      <w:r>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nám naši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sidR="00DA6019">
        <w:rPr>
          <w:rFonts w:eastAsia="ComeniaSerif"/>
          <w:lang w:bidi="ar-SA"/>
        </w:rPr>
        <w:t>ovšem</w:t>
      </w:r>
      <w:r w:rsidR="00EB006F">
        <w:rPr>
          <w:rFonts w:eastAsia="ComeniaSerif"/>
          <w:lang w:bidi="ar-SA"/>
        </w:rPr>
        <w:t xml:space="preserve">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 xml:space="preserve">Odstraníme </w:t>
      </w:r>
      <w:r w:rsidRPr="00766EB8">
        <w:rPr>
          <w:rFonts w:eastAsia="ComeniaSerif"/>
        </w:rPr>
        <w:t>soubor</w:t>
      </w:r>
      <w:r w:rsidRPr="00766EB8">
        <w:rPr>
          <w:rFonts w:eastAsia="ComeniaSerif"/>
          <w:i/>
          <w:lang w:bidi="ar-SA"/>
        </w:rPr>
        <w:t xml:space="preserve"> /tomcat/lib/ext/ext-{jméno_projektu}-ext-service.jar</w:t>
      </w:r>
      <w:r w:rsidR="00A43A61">
        <w:rPr>
          <w:rFonts w:eastAsia="ComeniaSerif"/>
          <w:i/>
          <w:lang w:bidi="ar-SA"/>
        </w:rPr>
        <w:t>.</w:t>
      </w:r>
    </w:p>
    <w:p w:rsidR="00994BF0" w:rsidRPr="00766EB8" w:rsidRDefault="00994BF0" w:rsidP="00994BF0">
      <w:pPr>
        <w:pStyle w:val="Odstavecseseznamem"/>
        <w:numPr>
          <w:ilvl w:val="0"/>
          <w:numId w:val="21"/>
        </w:numPr>
        <w:jc w:val="left"/>
        <w:rPr>
          <w:rFonts w:eastAsia="ComeniaSerif"/>
          <w:i/>
          <w:lang w:bidi="ar-SA"/>
        </w:rPr>
      </w:pPr>
      <w:r>
        <w:rPr>
          <w:rFonts w:eastAsia="ComeniaSerif"/>
          <w:lang w:bidi="ar-SA"/>
        </w:rPr>
        <w:t xml:space="preserve">Odstraníme soubory z lokace </w:t>
      </w:r>
      <w:r w:rsidRPr="00766EB8">
        <w:rPr>
          <w:rFonts w:eastAsia="ComeniaSerif"/>
          <w:i/>
          <w:lang w:bidi="ar-SA"/>
        </w:rPr>
        <w:t>/tomcat/webapps/ROOT/WEB-INF/lib</w:t>
      </w:r>
      <w:r w:rsidR="00A43A61">
        <w:rPr>
          <w:rFonts w:eastAsia="ComeniaSerif"/>
          <w:i/>
          <w:lang w:bidi="ar-SA"/>
        </w:rPr>
        <w:t>:</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lastRenderedPageBreak/>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r w:rsidR="00A43A61">
        <w:rPr>
          <w:shd w:val="clear" w:color="auto" w:fill="FFFFFF"/>
        </w:rPr>
        <w:t>.</w:t>
      </w:r>
    </w:p>
    <w:p w:rsidR="00994BF0" w:rsidRPr="00994BF0" w:rsidRDefault="00A43A61" w:rsidP="00994BF0">
      <w:pPr>
        <w:pStyle w:val="Odstavecseseznamem"/>
        <w:numPr>
          <w:ilvl w:val="0"/>
          <w:numId w:val="21"/>
        </w:numPr>
        <w:rPr>
          <w:b/>
          <w:bCs/>
        </w:rPr>
      </w:pPr>
      <w:r>
        <w:rPr>
          <w:bCs/>
        </w:rPr>
        <w:t>Odstraníme adresáře:</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sidRPr="00766EB8">
        <w:rPr>
          <w:rFonts w:eastAsia="ComeniaSerif"/>
          <w:i/>
          <w:lang w:bidi="ar-SA"/>
        </w:rPr>
        <w:t>/tomcat/webapps/ROOT/WEB-INF</w:t>
      </w:r>
      <w:r w:rsidR="00A43A61">
        <w:rPr>
          <w:rFonts w:eastAsia="ComeniaSerif"/>
          <w:i/>
          <w:lang w:bidi="ar-SA"/>
        </w:rPr>
        <w:t>:</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r w:rsidR="00A43A61">
        <w:rPr>
          <w:bCs/>
        </w:rPr>
        <w:t>.</w:t>
      </w:r>
    </w:p>
    <w:p w:rsidR="00252D3C" w:rsidRDefault="006A1F35" w:rsidP="006A1F35">
      <w:pPr>
        <w:ind w:firstLine="432"/>
        <w:rPr>
          <w:bCs/>
        </w:rPr>
      </w:pPr>
      <w:r>
        <w:rPr>
          <w:bCs/>
        </w:rPr>
        <w:t>Závěrečným doporučením, kterým by se měl vývojář řídit</w:t>
      </w:r>
      <w:r w:rsidR="00A43A61">
        <w:rPr>
          <w:bCs/>
        </w:rPr>
        <w:t>,</w:t>
      </w:r>
      <w:r>
        <w:rPr>
          <w:bCs/>
        </w:rPr>
        <w:t xml:space="preserve"> je co nejvíce využívat mechanismu dědění z Liferay tříd a přepisovat pouze konkrétní metody způsobem, kdy vykonáme vlastní kód a provoláme metodu, jež přepisujeme pomocí </w:t>
      </w:r>
      <w:r w:rsidRPr="00A43A61">
        <w:rPr>
          <w:rStyle w:val="Kd"/>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7" w:name="_Toc412489376"/>
      <w:r>
        <w:rPr>
          <w:rFonts w:eastAsia="ComeniaSerif"/>
          <w:lang w:bidi="ar-SA"/>
        </w:rPr>
        <w:lastRenderedPageBreak/>
        <w:t>Funkční popis aplikace</w:t>
      </w:r>
      <w:bookmarkEnd w:id="77"/>
    </w:p>
    <w:p w:rsidR="00A87C89" w:rsidRDefault="00842EAC" w:rsidP="00AF7642">
      <w:pPr>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sidRPr="00A43A61">
        <w:rPr>
          <w:rFonts w:eastAsia="ComeniaSerif"/>
          <w:i/>
          <w:lang w:val="en-US" w:bidi="ar-SA"/>
        </w:rPr>
        <w:t>*</w:t>
      </w:r>
      <w:r w:rsidR="008356DF" w:rsidRPr="00A43A61">
        <w:rPr>
          <w:rFonts w:eastAsia="ComeniaSerif"/>
          <w:i/>
          <w:lang w:bidi="ar-SA"/>
        </w:rPr>
        <w:t>.xlsx</w:t>
      </w:r>
      <w:r w:rsidR="008356DF">
        <w:rPr>
          <w:rFonts w:eastAsia="ComeniaSerif"/>
          <w:lang w:bidi="ar-SA"/>
        </w:rPr>
        <w:t xml:space="preserve">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B03133">
        <w:rPr>
          <w:rFonts w:eastAsia="ComeniaSerif"/>
          <w:lang w:bidi="ar-SA"/>
        </w:rPr>
        <w:t>-</w:t>
      </w:r>
      <w:r w:rsidR="00C51524">
        <w:rPr>
          <w:rFonts w:eastAsia="ComeniaSerif"/>
          <w:lang w:bidi="ar-SA"/>
        </w:rPr>
        <w:t>a</w:t>
      </w:r>
      <w:r w:rsidR="008356DF">
        <w:rPr>
          <w:rFonts w:eastAsia="ComeniaSerif"/>
          <w:lang w:bidi="ar-SA"/>
        </w:rPr>
        <w:t>nd</w:t>
      </w:r>
      <w:r w:rsidR="00B03133">
        <w:rPr>
          <w:rFonts w:eastAsia="ComeniaSerif"/>
          <w:lang w:bidi="ar-SA"/>
        </w:rPr>
        <w:t>-</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8" w:name="_Toc412489377"/>
      <w:r w:rsidRPr="00842EAC">
        <w:lastRenderedPageBreak/>
        <w:t>Výběr JS frameworku</w:t>
      </w:r>
      <w:bookmarkEnd w:id="78"/>
    </w:p>
    <w:p w:rsidR="00670053" w:rsidRDefault="007705B9" w:rsidP="00896573">
      <w:r>
        <w:t xml:space="preserve">Liferay ve </w:t>
      </w:r>
      <w:r w:rsidR="00670053">
        <w:t>své klientské vrstvě využívá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nástroji</w:t>
      </w:r>
      <w:r w:rsidR="00670053">
        <w:t xml:space="preserve"> pro správu závislostí jak</w:t>
      </w:r>
      <w:r w:rsidR="005468B1">
        <w:t>ými</w:t>
      </w:r>
      <w:r w:rsidR="00670053">
        <w:t xml:space="preserve"> jsou NPM či Bower, díky kterým lze celá klientská aplikace sestavit za pomocí </w:t>
      </w:r>
      <w:r>
        <w:t>úkolovacích</w:t>
      </w:r>
      <w:r w:rsidR="00670053">
        <w:t xml:space="preserve"> nástrojů jako Grunt či Gulp a dalšími nezbytnými nástroji</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w:t>
      </w:r>
      <w:r w:rsidR="00341474">
        <w:t xml:space="preserve"> (HTML elementy)</w:t>
      </w:r>
      <w:r>
        <w:t>,</w:t>
      </w:r>
      <w:r w:rsidR="00341474">
        <w:t xml:space="preserve"> díky mechanismu</w:t>
      </w:r>
      <w:r w:rsidR="00F82AFC">
        <w:t xml:space="preserve"> </w:t>
      </w:r>
      <w:r w:rsidR="007705B9">
        <w:t>T</w:t>
      </w:r>
      <w:r w:rsidR="00F82AFC">
        <w:t>wo-</w:t>
      </w:r>
      <w:r>
        <w:t>way data bind</w:t>
      </w:r>
      <w:r w:rsidR="00341474">
        <w:t xml:space="preserve">ing. Ten nám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 jako je CommonsJS pro vymezení </w:t>
      </w:r>
      <w:r w:rsidR="00203046">
        <w:t>jednotlivých prostorů</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to funkce zajišťuje kontrolu zadaného </w:t>
      </w:r>
      <w:r w:rsidR="00203046">
        <w:t>výrazu</w:t>
      </w:r>
      <w:r w:rsidR="007705B9">
        <w:t>,</w:t>
      </w:r>
      <w:r>
        <w:t xml:space="preserve"> kde 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F82AFC">
        <w:t>zadanou</w:t>
      </w:r>
      <w:r>
        <w:t xml:space="preserve"> funkcí</w:t>
      </w:r>
      <w:r w:rsidR="007705B9">
        <w:t xml:space="preserve"> v typickém příkladu validací</w:t>
      </w:r>
      <w:r>
        <w:t xml:space="preserve">. Problém nastává v okamžiku, kdy </w:t>
      </w:r>
      <w:r w:rsidR="005F67FE">
        <w:t xml:space="preserve">proměnná </w:t>
      </w:r>
      <w:r w:rsidRPr="00A43A61">
        <w:rPr>
          <w:rStyle w:val="Kd"/>
        </w:rPr>
        <w:t>scop</w:t>
      </w:r>
      <w:r w:rsidR="00F82AFC" w:rsidRPr="00A43A61">
        <w:rPr>
          <w:rStyle w:val="Kd"/>
        </w:rPr>
        <w:t>e</w:t>
      </w:r>
      <w:r>
        <w:t xml:space="preserve"> </w:t>
      </w:r>
      <w:r w:rsidR="007705B9">
        <w:t>obsahuje</w:t>
      </w:r>
      <w:r>
        <w:t xml:space="preserve"> desítky </w:t>
      </w:r>
      <w:r w:rsidR="007705B9">
        <w:t xml:space="preserve">instancí </w:t>
      </w:r>
      <w:r w:rsidRPr="00A43A61">
        <w:rPr>
          <w:rStyle w:val="Kd"/>
        </w:rP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t>
      </w:r>
      <w:r w:rsidRPr="00A43A61">
        <w:rPr>
          <w:rStyle w:val="Kd"/>
        </w:rPr>
        <w:t>watcher</w:t>
      </w:r>
      <w:r>
        <w:t xml:space="preserve">.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w:t>
      </w:r>
      <w:r>
        <w:lastRenderedPageBreak/>
        <w:t xml:space="preserve">mechanismu, který kontroluje změny v celé hierarchii </w:t>
      </w:r>
      <w:r w:rsidR="005F67FE">
        <w:t xml:space="preserve">objektů controller respektive proměnných </w:t>
      </w:r>
      <w:r w:rsidR="005F67FE" w:rsidRPr="00A43A61">
        <w:rPr>
          <w:rStyle w:val="Kd"/>
        </w:rPr>
        <w:t>scope</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w:t>
      </w:r>
      <w:r w:rsidR="00C77179">
        <w:t>,</w:t>
      </w:r>
      <w:r>
        <w:t xml:space="preserve"> již ověřené proměnné. Pro případ, že by se někde vytvořila smyčka v našich </w:t>
      </w:r>
      <w:r w:rsidR="005F67FE">
        <w:t xml:space="preserve">objektech </w:t>
      </w:r>
      <w:r w:rsidRPr="00A43A61">
        <w:rPr>
          <w:rStyle w:val="Kd"/>
        </w:rPr>
        <w:t>watcher</w:t>
      </w:r>
      <w:r>
        <w:t xml:space="preserve">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9" w:name="_Toc412489378"/>
      <w:r w:rsidRPr="006037E4">
        <w:t>ReactJS</w:t>
      </w:r>
      <w:bookmarkEnd w:id="79"/>
    </w:p>
    <w:p w:rsidR="0027729F" w:rsidRDefault="00670053" w:rsidP="00896573">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r w:rsidR="005F67FE">
        <w:t xml:space="preserve"> opět napsaný v ReactJS</w:t>
      </w:r>
      <w:r w:rsidR="0027729F">
        <w:t>.</w:t>
      </w:r>
    </w:p>
    <w:p w:rsidR="00DE49D5" w:rsidRDefault="0027729F" w:rsidP="00896573">
      <w:r>
        <w:tab/>
      </w:r>
      <w:r w:rsidR="00670053">
        <w:t xml:space="preserve">Nesporná výhoda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670053">
        <w:t xml:space="preserve"> JSX,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xml:space="preserve">.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však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dnou, díky virtuální</w:t>
      </w:r>
      <w:r w:rsidR="00607BD5">
        <w:t xml:space="preserve"> </w:t>
      </w:r>
      <w:r w:rsidR="000C738B">
        <w:t>podobě</w:t>
      </w:r>
      <w:r w:rsidR="00C77179">
        <w:t xml:space="preserve"> všech elementů</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 je problém o </w:t>
      </w:r>
      <w:proofErr w:type="gramStart"/>
      <w:r w:rsidR="00AB68C6">
        <w:t xml:space="preserve">složitosti </w:t>
      </w:r>
      <w:r w:rsidR="00AB68C6" w:rsidRPr="00A43A61">
        <w:rPr>
          <w:b/>
        </w:rPr>
        <w:t>O(n</w:t>
      </w:r>
      <w:r w:rsidR="00AB68C6" w:rsidRPr="00A43A61">
        <w:rPr>
          <w:b/>
          <w:lang w:val="en-US"/>
        </w:rPr>
        <w:t>^</w:t>
      </w:r>
      <w:r w:rsidR="00AB68C6" w:rsidRPr="00A43A61">
        <w:rPr>
          <w:b/>
        </w:rPr>
        <w:t>3</w:t>
      </w:r>
      <w:proofErr w:type="gramEnd"/>
      <w:r w:rsidR="00AB68C6" w:rsidRPr="00A43A61">
        <w:rPr>
          <w:b/>
        </w:rPr>
        <w:t>)</w:t>
      </w:r>
      <w:r w:rsidR="00AB68C6">
        <w:t xml:space="preserve">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 xml:space="preserve">složitosti </w:t>
      </w:r>
      <w:r w:rsidR="00AB68C6" w:rsidRPr="00A43A61">
        <w:rPr>
          <w:b/>
        </w:rPr>
        <w:t>O(n)</w:t>
      </w:r>
      <w:r w:rsidR="00AB68C6">
        <w:t>, který</w:t>
      </w:r>
      <w:proofErr w:type="gramEnd"/>
      <w:r w:rsidR="00AB68C6">
        <w:t xml:space="preserve">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 naprosto odlišné (</w:t>
      </w:r>
      <w:r w:rsidRPr="0047746B">
        <w:rPr>
          <w:rStyle w:val="Kd"/>
        </w:rPr>
        <w:t xml:space="preserve">&lt;span&gt; </w:t>
      </w:r>
      <w:r>
        <w:t xml:space="preserve">je různý od </w:t>
      </w:r>
      <w:r w:rsidRPr="0047746B">
        <w:rPr>
          <w:rStyle w:val="Kd"/>
        </w:rPr>
        <w:t>&lt;div&gt;</w:t>
      </w:r>
      <w:r w:rsidRPr="0047746B">
        <w:t>,</w:t>
      </w:r>
      <w:r w:rsidRPr="0047746B">
        <w:rPr>
          <w:rStyle w:val="Kd"/>
        </w:rPr>
        <w:t xml:space="preserve"> &lt;DataTable&gt;</w:t>
      </w:r>
      <w:r>
        <w:t xml:space="preserve"> je různý od </w:t>
      </w:r>
      <w:r w:rsidRPr="0047746B">
        <w:rPr>
          <w:rStyle w:val="Kd"/>
        </w:rPr>
        <w:t>&lt;Header&gt;</w:t>
      </w:r>
      <w:r>
        <w: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React </w:t>
      </w:r>
      <w:r w:rsidRPr="00187912">
        <w:t xml:space="preserve">komponent, které jsou stavové, máme k dispozici </w:t>
      </w:r>
      <w:r w:rsidR="000C738B">
        <w:t>události</w:t>
      </w:r>
      <w:r w:rsidRPr="00187912">
        <w:t xml:space="preserve"> </w:t>
      </w:r>
      <w:r w:rsidRPr="000C738B">
        <w:rPr>
          <w:rStyle w:val="Kd"/>
        </w:rPr>
        <w:t>component[Will/Did]ReceiveProps</w:t>
      </w:r>
      <w:r w:rsidRPr="00187912">
        <w:t>,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80" w:name="_Toc412489379"/>
      <w:r w:rsidRPr="006037E4">
        <w:lastRenderedPageBreak/>
        <w:t>Flux</w:t>
      </w:r>
      <w:bookmarkEnd w:id="80"/>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1" w:name="_Toc412397317"/>
      <w:r>
        <w:t xml:space="preserve">Kód </w:t>
      </w:r>
      <w:r w:rsidR="00735C11">
        <w:fldChar w:fldCharType="begin"/>
      </w:r>
      <w:r w:rsidR="00735C11">
        <w:instrText xml:space="preserve"> SEQ Kód \* ARABIC </w:instrText>
      </w:r>
      <w:r w:rsidR="00735C11">
        <w:fldChar w:fldCharType="separate"/>
      </w:r>
      <w:r w:rsidR="009357BD">
        <w:rPr>
          <w:noProof/>
        </w:rPr>
        <w:t>19</w:t>
      </w:r>
      <w:r w:rsidR="00735C11">
        <w:rPr>
          <w:noProof/>
        </w:rPr>
        <w:fldChar w:fldCharType="end"/>
      </w:r>
      <w:r>
        <w:t xml:space="preserve"> </w:t>
      </w:r>
      <w:r w:rsidRPr="00244E9F">
        <w:t>Definice akce pro dispatcher</w:t>
      </w:r>
      <w:bookmarkEnd w:id="81"/>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w:t>
      </w:r>
      <w:r w:rsidR="00B925C5" w:rsidRPr="0047746B">
        <w:rPr>
          <w:rStyle w:val="Kd"/>
        </w:rPr>
        <w:t>switch</w:t>
      </w:r>
      <w:r w:rsidR="00B925C5">
        <w:t xml:space="preserve"> konstruktu </w:t>
      </w:r>
      <w:r w:rsidR="000C738B">
        <w:t>rozlišených</w:t>
      </w:r>
      <w:r w:rsidR="00B925C5">
        <w:t xml:space="preserve">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w:t>
      </w:r>
      <w:r w:rsidR="000B6277">
        <w:t>,</w:t>
      </w:r>
      <w:r w:rsidR="00543FFC">
        <w:t xml:space="preserve"> což je hierarchicky nadřazená komponenta poslouchající na globální </w:t>
      </w:r>
      <w:r w:rsidR="004C0D12">
        <w:t>událost změny (</w:t>
      </w:r>
      <w:r w:rsidR="00543FFC">
        <w:t xml:space="preserve">change </w:t>
      </w:r>
      <w:r w:rsidR="004C0D12">
        <w:t>event.)</w:t>
      </w:r>
      <w:r w:rsidR="00543FFC">
        <w:t xml:space="preserve">, na jehož pokyn aktualizuje svůj </w:t>
      </w:r>
      <w:r w:rsidR="00543FFC">
        <w:lastRenderedPageBreak/>
        <w:t xml:space="preserve">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2" w:name="_Toc412397318"/>
      <w:r>
        <w:t xml:space="preserve">Kód </w:t>
      </w:r>
      <w:r w:rsidR="00735C11">
        <w:fldChar w:fldCharType="begin"/>
      </w:r>
      <w:r w:rsidR="00735C11">
        <w:instrText xml:space="preserve"> SEQ Kód \* ARABIC </w:instrText>
      </w:r>
      <w:r w:rsidR="00735C11">
        <w:fldChar w:fldCharType="separate"/>
      </w:r>
      <w:r w:rsidR="009357BD">
        <w:rPr>
          <w:noProof/>
        </w:rPr>
        <w:t>20</w:t>
      </w:r>
      <w:r w:rsidR="00735C11">
        <w:rPr>
          <w:noProof/>
        </w:rPr>
        <w:fldChar w:fldCharType="end"/>
      </w:r>
      <w:r>
        <w:t xml:space="preserve"> </w:t>
      </w:r>
      <w:r w:rsidRPr="008D3B8C">
        <w:t>Flux controller-view</w:t>
      </w:r>
      <w:bookmarkEnd w:id="82"/>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3" w:name="_Toc412397319"/>
      <w:r>
        <w:t xml:space="preserve">Kód </w:t>
      </w:r>
      <w:r w:rsidR="00735C11">
        <w:fldChar w:fldCharType="begin"/>
      </w:r>
      <w:r w:rsidR="00735C11">
        <w:instrText xml:space="preserve"> SEQ Kód \* ARABIC </w:instrText>
      </w:r>
      <w:r w:rsidR="00735C11">
        <w:fldChar w:fldCharType="separate"/>
      </w:r>
      <w:r w:rsidR="009357BD">
        <w:rPr>
          <w:noProof/>
        </w:rPr>
        <w:t>21</w:t>
      </w:r>
      <w:r w:rsidR="00735C11">
        <w:rPr>
          <w:noProof/>
        </w:rPr>
        <w:fldChar w:fldCharType="end"/>
      </w:r>
      <w:r>
        <w:t xml:space="preserve"> </w:t>
      </w:r>
      <w:r w:rsidRPr="00B459B7">
        <w:t>Flux store</w:t>
      </w:r>
      <w:bookmarkEnd w:id="83"/>
    </w:p>
    <w:p w:rsidR="00670053" w:rsidRDefault="00670053" w:rsidP="009157E7">
      <w:pPr>
        <w:spacing w:before="240"/>
      </w:pPr>
      <w:r>
        <w:rPr>
          <w:rStyle w:val="apple-tab-span"/>
          <w:rFonts w:cs="Arial"/>
          <w:color w:val="000000"/>
          <w:sz w:val="23"/>
          <w:szCs w:val="23"/>
        </w:rPr>
        <w:lastRenderedPageBreak/>
        <w:tab/>
      </w:r>
      <w:r w:rsidR="004C0D12">
        <w:t>Celý</w:t>
      </w:r>
      <w:r w:rsidR="00FA0350">
        <w:t xml:space="preserve"> princip elegantně zpřehledň</w:t>
      </w:r>
      <w:r>
        <w:t>uje všechny události, které se v aplikaci dějí a je velice snadné v takovéto struktuře odlaďovat chyby</w:t>
      </w:r>
      <w:r w:rsidR="00CE3E42">
        <w:t xml:space="preserve"> a škálovat do větších celků</w:t>
      </w:r>
      <w:r>
        <w:t>. 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00DB996C" wp14:editId="0399740B">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4" w:name="_Toc412397285"/>
      <w:r>
        <w:t xml:space="preserve">Obrázek </w:t>
      </w:r>
      <w:r w:rsidR="00735C11">
        <w:fldChar w:fldCharType="begin"/>
      </w:r>
      <w:r w:rsidR="00735C11">
        <w:instrText xml:space="preserve"> SEQ Obrázek \* ARABIC </w:instrText>
      </w:r>
      <w:r w:rsidR="00735C11">
        <w:fldChar w:fldCharType="separate"/>
      </w:r>
      <w:r w:rsidR="009357BD">
        <w:rPr>
          <w:noProof/>
        </w:rPr>
        <w:t>8</w:t>
      </w:r>
      <w:r w:rsidR="00735C11">
        <w:rPr>
          <w:noProof/>
        </w:rPr>
        <w:fldChar w:fldCharType="end"/>
      </w:r>
      <w:r>
        <w:t xml:space="preserve"> </w:t>
      </w:r>
      <w:r w:rsidRPr="009F3425">
        <w:t>Unidirectional flow</w:t>
      </w:r>
      <w:bookmarkEnd w:id="84"/>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85" w:name="_Toc412489380"/>
      <w:r w:rsidRPr="006037E4">
        <w:lastRenderedPageBreak/>
        <w:t>Architektura aplikace Evrem</w:t>
      </w:r>
      <w:bookmarkEnd w:id="85"/>
    </w:p>
    <w:p w:rsidR="00393B87" w:rsidRDefault="003802EF" w:rsidP="00970D48">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w:t>
      </w:r>
      <w:r w:rsidR="00970D48">
        <w:t>za rok bychom mohli zjistit, že je</w:t>
      </w:r>
      <w:r>
        <w:t xml:space="preserve"> </w:t>
      </w:r>
      <w:r w:rsidR="00393B87">
        <w:t xml:space="preserve">nová verze Liferay </w:t>
      </w:r>
      <w:r>
        <w:t xml:space="preserve">již </w:t>
      </w:r>
      <w:r w:rsidR="00393B87">
        <w:t xml:space="preserve">využívá a </w:t>
      </w:r>
      <w:r>
        <w:t>my bychom zůstali uzamčeni se zastaralými technologiemi</w:t>
      </w:r>
      <w:r w:rsidR="00393B87">
        <w:t>, jelikož m</w:t>
      </w:r>
      <w:r>
        <w:t>igrace našeho projektu na jiné</w:t>
      </w:r>
      <w:r w:rsidR="00970D48">
        <w:t>,</w:t>
      </w:r>
      <w:r>
        <w:t xml:space="preserve">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 xml:space="preserve">odpovědi </w:t>
      </w:r>
      <w:r w:rsidR="00D9305A">
        <w:t xml:space="preserve">v prostředí </w:t>
      </w:r>
      <w:r w:rsidR="00C77179">
        <w:t>portlet</w:t>
      </w:r>
      <w:r w:rsidR="00D9305A">
        <w:t xml:space="preserve"> kontejneru.</w:t>
      </w:r>
      <w:r>
        <w:t xml:space="preserve"> </w:t>
      </w:r>
      <w:r w:rsidR="0019499F">
        <w:t>P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86" w:name="_Ref412376650"/>
      <w:bookmarkStart w:id="87" w:name="_Toc412489381"/>
      <w:r>
        <w:t>Klientská část aplikace</w:t>
      </w:r>
      <w:bookmarkEnd w:id="86"/>
      <w:bookmarkEnd w:id="87"/>
    </w:p>
    <w:p w:rsidR="0032746B" w:rsidRDefault="00670053" w:rsidP="00EC204D">
      <w:pPr>
        <w:spacing w:after="240"/>
      </w:pPr>
      <w:r>
        <w:t>V dnešní době již prakticky ne</w:t>
      </w:r>
      <w:r w:rsidR="0019499F">
        <w:t xml:space="preserve">nalezneme moderní aplikaci bez </w:t>
      </w:r>
      <w:r w:rsidR="00EC204D">
        <w:t xml:space="preserve">použitého jazyku </w:t>
      </w:r>
      <w:r w:rsidR="0019499F">
        <w:t>JavaS</w:t>
      </w:r>
      <w:r w:rsidR="00EC204D">
        <w:t>cript</w:t>
      </w:r>
      <w:r>
        <w:t xml:space="preserve">. Není divu, že velká část aplikace je napsána právě v něm. JSP </w:t>
      </w:r>
      <w:r w:rsidR="00EC204D">
        <w:t>je využito</w:t>
      </w:r>
      <w:r>
        <w:t xml:space="preserve"> pouze </w:t>
      </w:r>
      <w:r w:rsidR="00ED5798">
        <w:t xml:space="preserve">při </w:t>
      </w:r>
      <w:r w:rsidR="00EC204D">
        <w:t>vykreslovací</w:t>
      </w:r>
      <w:r w:rsidR="00ED5798">
        <w:t xml:space="preserve"> fázi, na inicializaci</w:t>
      </w:r>
      <w:r>
        <w:t xml:space="preserve"> počátečních dat do příslušn</w:t>
      </w:r>
      <w:r w:rsidR="0019499F">
        <w:t xml:space="preserve">ého </w:t>
      </w:r>
      <w:r w:rsidR="00EC204D">
        <w:t>obje</w:t>
      </w:r>
      <w:r w:rsidR="003127E5">
        <w:t xml:space="preserve">ktu </w:t>
      </w:r>
      <w:r w:rsidR="0019499F">
        <w:t>Store</w:t>
      </w:r>
      <w:r w:rsidR="0032746B">
        <w:t>, kam patří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EC204D">
        <w:tc>
          <w:tcPr>
            <w:tcW w:w="9212" w:type="dxa"/>
            <w:shd w:val="clear" w:color="auto" w:fill="FBFBFB"/>
          </w:tcPr>
          <w:p w:rsidR="00EC204D" w:rsidRDefault="00EC204D" w:rsidP="00EC204D">
            <w:pPr>
              <w:keepNex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2397320"/>
      <w:r>
        <w:t xml:space="preserve">Kód </w:t>
      </w:r>
      <w:r w:rsidR="00735C11">
        <w:fldChar w:fldCharType="begin"/>
      </w:r>
      <w:r w:rsidR="00735C11">
        <w:instrText xml:space="preserve"> SEQ Kód \* ARABIC </w:instrText>
      </w:r>
      <w:r w:rsidR="00735C11">
        <w:fldChar w:fldCharType="separate"/>
      </w:r>
      <w:r w:rsidR="009357BD">
        <w:rPr>
          <w:noProof/>
        </w:rPr>
        <w:t>22</w:t>
      </w:r>
      <w:r w:rsidR="00735C11">
        <w:rPr>
          <w:noProof/>
        </w:rPr>
        <w:fldChar w:fldCharType="end"/>
      </w:r>
      <w:r>
        <w:t xml:space="preserve"> Tvorba</w:t>
      </w:r>
      <w:r>
        <w:rPr>
          <w:noProof/>
        </w:rPr>
        <w:t xml:space="preserve"> URL v JSP</w:t>
      </w:r>
      <w:bookmarkEnd w:id="88"/>
    </w:p>
    <w:p w:rsidR="00E25A26" w:rsidRDefault="00670053" w:rsidP="00EC204D">
      <w:pPr>
        <w:spacing w:before="240"/>
        <w:ind w:firstLine="708"/>
      </w:pPr>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w:t>
      </w:r>
      <w:r w:rsidR="003C7A65">
        <w:lastRenderedPageBreak/>
        <w:t xml:space="preserve">obsahuje veškerou logiku a </w:t>
      </w:r>
      <w:r w:rsidR="0019499F">
        <w:t>šablonu</w:t>
      </w:r>
      <w:r w:rsidR="003C7A65">
        <w:t xml:space="preserve"> daného portletu napsané v </w:t>
      </w:r>
      <w:r w:rsidR="00442A4E">
        <w:t>JS</w:t>
      </w:r>
      <w:r w:rsidR="003C7A65">
        <w:t>. Toto odstínění od Liferay způsobu psaní</w:t>
      </w:r>
      <w:r w:rsidR="000373D8">
        <w:t>,</w:t>
      </w:r>
      <w:r w:rsidR="003C7A65">
        <w:t xml:space="preserve"> nám umožňuje vysokou variabilitu vzhledu, interaktivity, ale i propojení s moderními frontendovými knihovnami. </w:t>
      </w:r>
      <w:r w:rsidR="00E25A26">
        <w:t>Psaní logiky přes scriptlety v JSP neshledávám vhodné v 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 xml:space="preserve">ážná část vyžaduje propojení s </w:t>
      </w:r>
      <w:r w:rsidR="00442A4E">
        <w:t>JS</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2397321"/>
      <w:r>
        <w:t xml:space="preserve">Kód </w:t>
      </w:r>
      <w:r w:rsidR="00735C11">
        <w:fldChar w:fldCharType="begin"/>
      </w:r>
      <w:r w:rsidR="00735C11">
        <w:instrText xml:space="preserve"> SEQ Kód \* ARABIC </w:instrText>
      </w:r>
      <w:r w:rsidR="00735C11">
        <w:fldChar w:fldCharType="separate"/>
      </w:r>
      <w:r w:rsidR="009357BD">
        <w:rPr>
          <w:noProof/>
        </w:rPr>
        <w:t>23</w:t>
      </w:r>
      <w:r w:rsidR="00735C11">
        <w:rPr>
          <w:noProof/>
        </w:rPr>
        <w:fldChar w:fldCharType="end"/>
      </w:r>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v případě serverové akce je zaslán AJAX </w:t>
      </w:r>
      <w:r w:rsidR="00442A4E">
        <w:t>požadavek</w:t>
      </w:r>
      <w:r>
        <w:t>, který je odchycen</w:t>
      </w:r>
      <w:r w:rsidR="00442A4E">
        <w:t xml:space="preserve"> specifickou instancí třídy Spring web MVC controller</w:t>
      </w:r>
      <w:r>
        <w:t xml:space="preserve">, vracejícím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w:t>
      </w:r>
      <w:r w:rsidR="00A509C6">
        <w:t>zde j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r w:rsidR="00A509C6">
        <w:t xml:space="preserve"> a hlavně použití nejnovějších funkcí</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kam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Společně s</w:t>
      </w:r>
      <w:r w:rsidR="00A509C6">
        <w:t xml:space="preserve"> nástrojem</w:t>
      </w:r>
      <w:r>
        <w:t xml:space="preserve"> </w:t>
      </w:r>
      <w:r w:rsidR="0019499F">
        <w:t>W</w:t>
      </w:r>
      <w:r>
        <w:t xml:space="preserve">ebpack, jehož velkou výhodou je integrovaný CommonsJS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w:t>
      </w:r>
      <w:r w:rsidR="00A509C6">
        <w:t xml:space="preserve"> nástrojem loader</w:t>
      </w:r>
      <w:r>
        <w:t xml:space="preserve"> a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w:t>
      </w:r>
      <w:r w:rsidR="00A509C6">
        <w:t>je funkční knihovna, pro psaní</w:t>
      </w:r>
      <w:r>
        <w:t xml:space="preserve"> kompatibilních stylů</w:t>
      </w:r>
      <w:r w:rsidR="00A509C6">
        <w:t xml:space="preserve"> napříč prohlížeči</w:t>
      </w:r>
      <w:r>
        <w:t>. Nemusíme se tak starat o psaní moderních stylů pro všechna prohlížečová jádra</w:t>
      </w:r>
      <w:r w:rsidR="00127C2C">
        <w:t>.</w:t>
      </w:r>
      <w:r>
        <w:t xml:space="preserve"> </w:t>
      </w:r>
      <w:r w:rsidR="00127C2C">
        <w:t>J</w:t>
      </w:r>
      <w:r>
        <w:t>ednodu</w:t>
      </w:r>
      <w:r w:rsidR="00A509C6">
        <w:t>še použijeme Compass funkci, která</w:t>
      </w:r>
      <w:r>
        <w:t xml:space="preserve"> p</w:t>
      </w:r>
      <w:r w:rsidR="00A509C6">
        <w:t>ři</w:t>
      </w:r>
      <w:r>
        <w:t xml:space="preserve">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2397322"/>
      <w:r>
        <w:lastRenderedPageBreak/>
        <w:t xml:space="preserve">Kód </w:t>
      </w:r>
      <w:r w:rsidR="00735C11">
        <w:fldChar w:fldCharType="begin"/>
      </w:r>
      <w:r w:rsidR="00735C11">
        <w:instrText xml:space="preserve"> SEQ Kód \* ARABIC </w:instrText>
      </w:r>
      <w:r w:rsidR="00735C11">
        <w:fldChar w:fldCharType="separate"/>
      </w:r>
      <w:r w:rsidR="009357BD">
        <w:rPr>
          <w:noProof/>
        </w:rPr>
        <w:t>24</w:t>
      </w:r>
      <w:r w:rsidR="00735C11">
        <w:rPr>
          <w:noProof/>
        </w:rPr>
        <w:fldChar w:fldCharType="end"/>
      </w:r>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nám poskytují standardní způsob </w:t>
      </w:r>
      <w:r w:rsidR="0022285A">
        <w:t>komponování a distribuci</w:t>
      </w:r>
      <w:r>
        <w:t xml:space="preserve">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smažeme nějaký zdánlivě nedůležitý prvek, můžeme se připravit o některé zabudované funkcionality, proto doporučuji co nejmenší zásahy v těchto souborech. </w:t>
      </w:r>
      <w:r w:rsidR="0022285A">
        <w:t>N</w:t>
      </w:r>
      <w:r w:rsidR="00D77DF5">
        <w:t>evyhnul</w:t>
      </w:r>
      <w:r w:rsidR="0022285A">
        <w:t xml:space="preserve"> jsem se však</w:t>
      </w:r>
      <w:r w:rsidR="00D77DF5">
        <w:t xml:space="preserve"> například úpravě </w:t>
      </w:r>
      <w:r w:rsidR="00AE141D">
        <w:t>navigační</w:t>
      </w:r>
      <w:r w:rsidR="00D77DF5">
        <w:t>ho</w:t>
      </w:r>
      <w:r w:rsidR="00AE141D">
        <w:t xml:space="preserve"> panelu, o ikonu profilu s vlastní dropdown funkcí</w:t>
      </w:r>
      <w:r w:rsidR="0047746B">
        <w:t xml:space="preserve"> (vyjíždějící nabídka)</w:t>
      </w:r>
      <w:r w:rsidR="00AE141D">
        <w:t>,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74887E6C" wp14:editId="3366DF42">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2397286"/>
      <w:r>
        <w:t xml:space="preserve">Obrázek </w:t>
      </w:r>
      <w:r w:rsidR="00735C11">
        <w:fldChar w:fldCharType="begin"/>
      </w:r>
      <w:r w:rsidR="00735C11">
        <w:instrText xml:space="preserve"> SEQ Obrázek \* ARABIC </w:instrText>
      </w:r>
      <w:r w:rsidR="00735C11">
        <w:fldChar w:fldCharType="separate"/>
      </w:r>
      <w:r w:rsidR="009357BD">
        <w:rPr>
          <w:noProof/>
        </w:rPr>
        <w:t>9</w:t>
      </w:r>
      <w:r w:rsidR="00735C11">
        <w:rPr>
          <w:noProof/>
        </w:rPr>
        <w:fldChar w:fldCharType="end"/>
      </w:r>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2489382"/>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využívám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w:t>
      </w:r>
      <w:r w:rsidR="000B2EEB" w:rsidRPr="0047746B">
        <w:rPr>
          <w:rStyle w:val="Kd"/>
        </w:rPr>
        <w:t>render</w:t>
      </w:r>
      <w:r w:rsidR="000B2EEB">
        <w:t xml:space="preserve"> fázi (</w:t>
      </w:r>
      <w:r w:rsidR="0022285A">
        <w:t>překreslení</w:t>
      </w:r>
      <w:r w:rsidR="000B2EEB">
        <w:t xml:space="preserve"> obrazovky) jsou dotažena data, jež jsou vložena do modelu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w:t>
      </w:r>
      <w:r w:rsidR="0066102E" w:rsidRPr="0047746B">
        <w:rPr>
          <w:rStyle w:val="Kd"/>
        </w:rPr>
        <w:t>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proofErr w:type="gramStart"/>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w:t>
            </w:r>
            <w:proofErr w:type="gramEnd"/>
            <w:r w:rsidRPr="004C7D4F">
              <w:rPr>
                <w:rFonts w:ascii="Consolas" w:eastAsiaTheme="minorHAnsi" w:hAnsi="Consolas" w:cs="Consolas"/>
                <w:color w:val="3F7F7F"/>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2397323"/>
      <w:r>
        <w:t xml:space="preserve">Kód </w:t>
      </w:r>
      <w:r w:rsidR="00735C11">
        <w:fldChar w:fldCharType="begin"/>
      </w:r>
      <w:r w:rsidR="00735C11">
        <w:instrText xml:space="preserve"> SEQ Kód \* ARABIC </w:instrText>
      </w:r>
      <w:r w:rsidR="00735C11">
        <w:fldChar w:fldCharType="separate"/>
      </w:r>
      <w:r w:rsidR="009357BD">
        <w:rPr>
          <w:noProof/>
        </w:rPr>
        <w:t>25</w:t>
      </w:r>
      <w:r w:rsidR="00735C11">
        <w:rPr>
          <w:noProof/>
        </w:rPr>
        <w:fldChar w:fldCharType="end"/>
      </w:r>
      <w:r>
        <w:t xml:space="preserve"> </w:t>
      </w:r>
      <w:r w:rsidRPr="00E00E81">
        <w:t xml:space="preserve">Spring MVC controller – render a resource </w:t>
      </w:r>
      <w:r w:rsidR="004C7D4F">
        <w:t>požadavek</w:t>
      </w:r>
      <w:bookmarkEnd w:id="96"/>
    </w:p>
    <w:p w:rsidR="002A50C5" w:rsidRDefault="004C7D4F" w:rsidP="00970D48">
      <w:pPr>
        <w:spacing w:before="240" w:after="240"/>
      </w:pPr>
      <w:r>
        <w:tab/>
        <w:t>Pro sdílené akce</w:t>
      </w:r>
      <w:r w:rsidR="003009C2">
        <w:t xml:space="preserve"> </w:t>
      </w:r>
      <w:r>
        <w:t>je</w:t>
      </w:r>
      <w:r w:rsidR="003009C2">
        <w:t xml:space="preserve"> vytvořen commons-function-portlet, který je staticky umístěn, na každé stránce portálu</w:t>
      </w:r>
      <w:r w:rsidR="00093D7C">
        <w:t xml:space="preserve"> ve skryté podobě</w:t>
      </w:r>
      <w:r w:rsidR="003009C2">
        <w:t>.</w:t>
      </w:r>
      <w:r w:rsidR="00093D7C">
        <w:t xml:space="preserve"> Nastavení statického portletu provedem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 jako hodnotu vložíme Fully Qualified Portlet I</w:t>
      </w:r>
      <w:r w:rsidR="00093D7C">
        <w:t>d</w:t>
      </w:r>
      <w:r>
        <w:t xml:space="preserve"> nebo kompletní unikátní název</w:t>
      </w:r>
      <w:r w:rsidR="00093D7C">
        <w:t xml:space="preserve">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spouštíme rutinu </w:t>
      </w:r>
      <w:r w:rsidR="009C7FF4">
        <w:t>dle</w:t>
      </w:r>
      <w:r w:rsidR="00093D7C">
        <w:t xml:space="preserve"> vydefinované časové prodlevy nebo </w:t>
      </w:r>
      <w:r>
        <w:t>C</w:t>
      </w:r>
      <w:r w:rsidR="00093D7C">
        <w:t>ron výrazu.</w:t>
      </w:r>
      <w:r w:rsidR="00C3572B">
        <w:t xml:space="preserve"> Jediné co</w:t>
      </w:r>
      <w:r w:rsidR="008E758D">
        <w:t xml:space="preserve"> musí </w:t>
      </w:r>
      <w:r w:rsidR="009C7FF4">
        <w:t xml:space="preserve">třída </w:t>
      </w:r>
      <w:r>
        <w:t>časovače (scheduler)</w:t>
      </w:r>
      <w:r w:rsidR="008E758D">
        <w:t xml:space="preserve"> </w:t>
      </w:r>
      <w:r w:rsidR="00C3572B">
        <w:t xml:space="preserve">splňovat je implementace rozhraní </w:t>
      </w:r>
      <w:r w:rsidR="00C3572B" w:rsidRPr="004C7D4F">
        <w:rPr>
          <w:rStyle w:val="Kd"/>
        </w:rPr>
        <w:t>MessageListener</w:t>
      </w:r>
      <w:r w:rsidR="00C3572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2397324"/>
      <w:r>
        <w:lastRenderedPageBreak/>
        <w:t xml:space="preserve">Kód </w:t>
      </w:r>
      <w:r w:rsidR="00735C11">
        <w:fldChar w:fldCharType="begin"/>
      </w:r>
      <w:r w:rsidR="00735C11">
        <w:instrText xml:space="preserve"> SEQ Kód \* ARABIC </w:instrText>
      </w:r>
      <w:r w:rsidR="00735C11">
        <w:fldChar w:fldCharType="separate"/>
      </w:r>
      <w:r w:rsidR="009357BD">
        <w:rPr>
          <w:noProof/>
        </w:rPr>
        <w:t>26</w:t>
      </w:r>
      <w:r w:rsidR="00735C11">
        <w:rPr>
          <w:noProof/>
        </w:rPr>
        <w:fldChar w:fldCharType="end"/>
      </w:r>
      <w:r>
        <w:t xml:space="preserve"> </w:t>
      </w:r>
      <w:r w:rsidRPr="00715CF7">
        <w:t>Nadefinovaný Liferay scheduler</w:t>
      </w:r>
      <w:bookmarkEnd w:id="97"/>
    </w:p>
    <w:p w:rsidR="002A50C5" w:rsidRDefault="008E758D" w:rsidP="00970D48">
      <w:pPr>
        <w:spacing w:before="240" w:after="240"/>
      </w:pPr>
      <w:r>
        <w:tab/>
        <w:t>V automaticky spouštěných rutinách potřebujeme téměř vždy přistupovat k veškerým datům. Liferay neobsahuje žádnou informaci o tom, že by měl</w:t>
      </w:r>
      <w:r w:rsidR="00222A94">
        <w:t xml:space="preserve"> mít </w:t>
      </w:r>
      <w:r w:rsidR="004C7D4F">
        <w:t>časovač</w:t>
      </w:r>
      <w:r w:rsidR="00222A94">
        <w:t xml:space="preserve"> práva do celé servisní vrstvy potažmo ke všem datům. Takovéto nastavení je nutné provést explicitně. </w:t>
      </w:r>
      <w:r w:rsidR="004C7D4F">
        <w:t>Uživatelské ID</w:t>
      </w:r>
      <w:r w:rsidR="00222A94">
        <w:t xml:space="preserve"> administrátora máme uloženo v </w:t>
      </w:r>
      <w:r w:rsidR="00222A94" w:rsidRPr="004C7D4F">
        <w:rPr>
          <w:i/>
        </w:rPr>
        <w:t>portal-ext.properties</w:t>
      </w:r>
      <w:r w:rsidR="00222A94">
        <w:t>, pomocí něhož si získáme</w:t>
      </w:r>
      <w:r w:rsidR="004C7D4F">
        <w:t xml:space="preserve"> objekt</w:t>
      </w:r>
      <w:r w:rsidR="00222A94">
        <w:t xml:space="preserv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2397325"/>
      <w:r>
        <w:t xml:space="preserve">Kód </w:t>
      </w:r>
      <w:r w:rsidR="00735C11">
        <w:fldChar w:fldCharType="begin"/>
      </w:r>
      <w:r w:rsidR="00735C11">
        <w:instrText xml:space="preserve"> SEQ Kód \* ARABIC </w:instrText>
      </w:r>
      <w:r w:rsidR="00735C11">
        <w:fldChar w:fldCharType="separate"/>
      </w:r>
      <w:r w:rsidR="009357BD">
        <w:rPr>
          <w:noProof/>
        </w:rPr>
        <w:t>27</w:t>
      </w:r>
      <w:r w:rsidR="00735C11">
        <w:rPr>
          <w:noProof/>
        </w:rPr>
        <w:fldChar w:fldCharType="end"/>
      </w:r>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47746B">
        <w:rPr>
          <w:b/>
          <w:i/>
        </w:rPr>
        <w:t>/-/</w:t>
      </w:r>
      <w:proofErr w:type="gramStart"/>
      <w:r w:rsidRPr="0047746B">
        <w:rPr>
          <w:b/>
          <w:i/>
        </w:rPr>
        <w:t>common/resourceId?parametry</w:t>
      </w:r>
      <w:proofErr w:type="gramEnd"/>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 xml:space="preserve">ommons, </w:t>
      </w:r>
      <w:r w:rsidR="009C7FF4">
        <w:t>poskytující</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FE3C6B">
        <w:t>přijmeme</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t xml:space="preserve"> a t</w:t>
      </w:r>
      <w:r w:rsidR="00405C67">
        <w:t>o</w:t>
      </w:r>
      <w:r>
        <w:t xml:space="preserve"> předáme do servisní vrstvy. Je nutné, aby projek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service.jar</w:t>
      </w:r>
      <w:r>
        <w:t xml:space="preserve">. Pokud by každý portlet obsahoval závislost na tomto </w:t>
      </w:r>
      <w:r w:rsidR="00FE3C6B">
        <w:t>jar</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w:t>
      </w:r>
      <w:r w:rsidR="00E0078A">
        <w:lastRenderedPageBreak/>
        <w:t>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Servisní vrstva generována přes Service Builder</w:t>
      </w:r>
      <w:r w:rsidR="00967FC1">
        <w:t>,</w:t>
      </w:r>
      <w:r>
        <w:t xml:space="preserve"> je defaultně nastavena na datový zdroj </w:t>
      </w:r>
      <w:r w:rsidRPr="00405C67">
        <w:rPr>
          <w:rStyle w:val="Kd"/>
        </w:rPr>
        <w:t>LiferayPool</w:t>
      </w:r>
      <w:r>
        <w:t xml:space="preserve">,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xml:space="preserve">. Druhá entita je pouze servisní vrstvou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2397326"/>
      <w:r>
        <w:t xml:space="preserve">Kód </w:t>
      </w:r>
      <w:r w:rsidR="00735C11">
        <w:fldChar w:fldCharType="begin"/>
      </w:r>
      <w:r w:rsidR="00735C11">
        <w:instrText xml:space="preserve"> SEQ Kód \* ARABIC </w:instrText>
      </w:r>
      <w:r w:rsidR="00735C11">
        <w:fldChar w:fldCharType="separate"/>
      </w:r>
      <w:r w:rsidR="009357BD">
        <w:rPr>
          <w:noProof/>
        </w:rPr>
        <w:t>28</w:t>
      </w:r>
      <w:r w:rsidR="00735C11">
        <w:rPr>
          <w:noProof/>
        </w:rPr>
        <w:fldChar w:fldCharType="end"/>
      </w:r>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napevno nastavit </w:t>
      </w:r>
      <w:r w:rsidR="00130A47">
        <w:t>kešování</w:t>
      </w:r>
      <w:r>
        <w:t xml:space="preserve"> 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lastRenderedPageBreak/>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xml:space="preserve">. Email lze odeslat pomocí následujících dvou řádků kódu. První dva parametry jsou objekty z </w:t>
      </w:r>
      <w:r w:rsidRPr="001C2419">
        <w:rPr>
          <w:rStyle w:val="Kd"/>
        </w:rPr>
        <w:t>javax.mail InternetAddress</w:t>
      </w:r>
      <w:r>
        <w:rPr>
          <w:rFonts w:eastAsiaTheme="minorHAnsi"/>
          <w:lang w:bidi="ar-SA"/>
        </w:rPr>
        <w:t xml:space="preserve">,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2397327"/>
      <w:r>
        <w:t xml:space="preserve">Kód </w:t>
      </w:r>
      <w:r w:rsidR="00735C11">
        <w:fldChar w:fldCharType="begin"/>
      </w:r>
      <w:r w:rsidR="00735C11">
        <w:instrText xml:space="preserve"> SEQ Kód \* ARABIC </w:instrText>
      </w:r>
      <w:r w:rsidR="00735C11">
        <w:fldChar w:fldCharType="separate"/>
      </w:r>
      <w:r w:rsidR="009357BD">
        <w:rPr>
          <w:noProof/>
        </w:rPr>
        <w:t>29</w:t>
      </w:r>
      <w:r w:rsidR="00735C11">
        <w:rPr>
          <w:noProof/>
        </w:rPr>
        <w:fldChar w:fldCharType="end"/>
      </w:r>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2489383"/>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jsem si zvolil kvůli jeho popularitě a předchozí zkušenosti. </w:t>
      </w:r>
      <w:r w:rsidR="002D0B0A">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sidR="002D0B0A">
        <w:rPr>
          <w:rFonts w:eastAsiaTheme="minorHAnsi"/>
          <w:lang w:bidi="ar-SA"/>
        </w:rPr>
        <w:t xml:space="preserve"> projektu, proto jsem </w:t>
      </w:r>
      <w:r w:rsidR="00D07EC5">
        <w:rPr>
          <w:rFonts w:eastAsiaTheme="minorHAnsi"/>
          <w:lang w:bidi="ar-SA"/>
        </w:rPr>
        <w:t>je</w:t>
      </w:r>
      <w:r w:rsidR="002D0B0A">
        <w:rPr>
          <w:rFonts w:eastAsiaTheme="minorHAnsi"/>
          <w:lang w:bidi="ar-SA"/>
        </w:rPr>
        <w:t xml:space="preserve"> zavedl 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2397328"/>
      <w:r>
        <w:t xml:space="preserve">Kód </w:t>
      </w:r>
      <w:r w:rsidR="00735C11">
        <w:fldChar w:fldCharType="begin"/>
      </w:r>
      <w:r w:rsidR="00735C11">
        <w:instrText xml:space="preserve"> SEQ Kód \* ARABIC </w:instrText>
      </w:r>
      <w:r w:rsidR="00735C11">
        <w:fldChar w:fldCharType="separate"/>
      </w:r>
      <w:r w:rsidR="009357BD">
        <w:rPr>
          <w:noProof/>
        </w:rPr>
        <w:t>30</w:t>
      </w:r>
      <w:r w:rsidR="00735C11">
        <w:rPr>
          <w:noProof/>
        </w:rPr>
        <w:fldChar w:fldCharType="end"/>
      </w:r>
      <w:r>
        <w:t xml:space="preserve"> </w:t>
      </w:r>
      <w:r w:rsidRPr="00922A98">
        <w:t>Properties nastavené v settings.xml v Maven</w:t>
      </w:r>
      <w:bookmarkEnd w:id="102"/>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2397287"/>
      <w:r>
        <w:t xml:space="preserve">Obrázek </w:t>
      </w:r>
      <w:r w:rsidR="00735C11">
        <w:fldChar w:fldCharType="begin"/>
      </w:r>
      <w:r w:rsidR="00735C11">
        <w:instrText xml:space="preserve"> SEQ Obrázek \* ARABIC </w:instrText>
      </w:r>
      <w:r w:rsidR="00735C11">
        <w:fldChar w:fldCharType="separate"/>
      </w:r>
      <w:r w:rsidR="009357BD">
        <w:rPr>
          <w:noProof/>
        </w:rPr>
        <w:t>10</w:t>
      </w:r>
      <w:r w:rsidR="00735C11">
        <w:rPr>
          <w:noProof/>
        </w:rPr>
        <w:fldChar w:fldCharType="end"/>
      </w:r>
      <w:r>
        <w:t xml:space="preserve"> </w:t>
      </w:r>
      <w:r w:rsidRPr="00770CA5">
        <w:t>Schéma serverové části</w:t>
      </w:r>
      <w:bookmarkEnd w:id="103"/>
    </w:p>
    <w:p w:rsidR="00FE63F3" w:rsidRDefault="00FE63F3" w:rsidP="00FE63F3">
      <w:pPr>
        <w:pStyle w:val="Nadpis2"/>
      </w:pPr>
      <w:bookmarkStart w:id="104" w:name="_Toc412489384"/>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o nutné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 Z hlediska bezpečnosti j</w:t>
      </w:r>
      <w:r w:rsidR="003A14F7">
        <w:t>e novým</w:t>
      </w:r>
      <w:r>
        <w:t xml:space="preserve"> uživatelům přiřazena vlastní role s přístupem ke k</w:t>
      </w:r>
      <w:r w:rsidR="00F22947">
        <w:t xml:space="preserve">onkrétním portletům, stránkám,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2489385"/>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2397298"/>
      <w:r>
        <w:t xml:space="preserve">Tabulka </w:t>
      </w:r>
      <w:r w:rsidR="00735C11">
        <w:fldChar w:fldCharType="begin"/>
      </w:r>
      <w:r w:rsidR="00735C11">
        <w:instrText xml:space="preserve"> SEQ Tabulka \* ARABIC </w:instrText>
      </w:r>
      <w:r w:rsidR="00735C11">
        <w:fldChar w:fldCharType="separate"/>
      </w:r>
      <w:r w:rsidR="009357BD">
        <w:rPr>
          <w:noProof/>
        </w:rPr>
        <w:t>2</w:t>
      </w:r>
      <w:r w:rsidR="00735C11">
        <w:rPr>
          <w:noProof/>
        </w:rPr>
        <w:fldChar w:fldCharType="end"/>
      </w:r>
      <w:r>
        <w:t xml:space="preserve"> a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proofErr w:type="gramStart"/>
            <w:r>
              <w:t>Node</w:t>
            </w:r>
            <w:proofErr w:type="gramEnd"/>
            <w:r>
              <w:t>.</w:t>
            </w:r>
            <w:proofErr w:type="gramStart"/>
            <w:r>
              <w:t>js</w:t>
            </w:r>
            <w:proofErr w:type="gramEnd"/>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proofErr w:type="gramStart"/>
            <w:r>
              <w:t>moment</w:t>
            </w:r>
            <w:proofErr w:type="gramEnd"/>
            <w:r>
              <w:t>.</w:t>
            </w:r>
            <w:proofErr w:type="gramStart"/>
            <w:r>
              <w:t>js</w:t>
            </w:r>
            <w:proofErr w:type="gramEnd"/>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w:t>
            </w:r>
            <w:r w:rsidR="00D00AEE">
              <w:t>, Servlet</w:t>
            </w:r>
            <w:r>
              <w:t xml:space="preserve">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D00AEE" w:rsidP="00B905A4">
            <w:r>
              <w:t>Mail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D00AEE" w:rsidP="00B905A4">
            <w:r>
              <w:t>Apache Commons</w:t>
            </w:r>
          </w:p>
        </w:tc>
        <w:tc>
          <w:tcPr>
            <w:tcW w:w="3071" w:type="dxa"/>
          </w:tcPr>
          <w:p w:rsidR="00E56B1E" w:rsidRDefault="00E56B1E" w:rsidP="00B905A4">
            <w:r>
              <w:t>Twitter Bootstrap</w:t>
            </w:r>
          </w:p>
        </w:tc>
        <w:tc>
          <w:tcPr>
            <w:tcW w:w="3071" w:type="dxa"/>
          </w:tcPr>
          <w:p w:rsidR="00E56B1E" w:rsidRDefault="00E56B1E" w:rsidP="00B905A4"/>
        </w:tc>
      </w:tr>
    </w:tbl>
    <w:p w:rsidR="00B905A4" w:rsidRDefault="003871FB" w:rsidP="003871FB">
      <w:pPr>
        <w:pStyle w:val="Nadpis1"/>
      </w:pPr>
      <w:bookmarkStart w:id="107" w:name="_Toc412489386"/>
      <w:r>
        <w:lastRenderedPageBreak/>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w:t>
      </w:r>
      <w:r w:rsidR="003871FB">
        <w:t>,</w:t>
      </w:r>
      <w:r>
        <w:t xml:space="preserve">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4F660C" w:rsidP="00406E51">
      <w:pPr>
        <w:pStyle w:val="Odstavecseseznamem"/>
        <w:numPr>
          <w:ilvl w:val="0"/>
          <w:numId w:val="23"/>
        </w:numPr>
      </w:pPr>
      <w:r>
        <w:t>Oproti konkurenci lépe zdokumentovaný kód</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4F660C" w:rsidP="00406E51">
      <w:pPr>
        <w:pStyle w:val="Odstavecseseznamem"/>
        <w:numPr>
          <w:ilvl w:val="0"/>
          <w:numId w:val="23"/>
        </w:numPr>
      </w:pPr>
      <w:r>
        <w:t>Kompletní verze v open 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ných literatur a ještě více 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z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2489387"/>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do korporátního prostředí. Liferay se řadí mezi jedničky na trhu a implementuje nejen portletové standardy, ale řadu dalších s širokou kompatibilitou napříč různými technologiemi.</w:t>
      </w:r>
    </w:p>
    <w:p w:rsidR="00D519B6" w:rsidRDefault="00D519B6" w:rsidP="00D519B6">
      <w:pPr>
        <w:ind w:firstLine="432"/>
      </w:pPr>
      <w:r>
        <w:tab/>
        <w:t xml:space="preserve">Začínající programátor na této platformě musí pochopit mnoho principů a často si osvojit nové technologie, jež jsou integrované v Liferay portálu. Tato práce pomůže nahlédnout pod pokličku vývoje </w:t>
      </w:r>
      <w:r w:rsidR="00152EB3">
        <w:t xml:space="preserve">zásuvných modulů </w:t>
      </w:r>
      <w:r>
        <w:t>a demonstruje, co vše lze</w:t>
      </w:r>
      <w:r w:rsidR="00152EB3">
        <w:t xml:space="preserve"> v</w:t>
      </w:r>
      <w:r>
        <w:t xml:space="preserve"> portálu udělat</w:t>
      </w:r>
      <w:r w:rsidR="00152EB3">
        <w:t xml:space="preserve"> či jak lze </w:t>
      </w:r>
      <w:r>
        <w:t>modifikovat. Klíčové kusy kódu pomohou k lepšímu pochopení vykládané problematiky stejně jako ilustrované či převzaté diagramy.</w:t>
      </w:r>
    </w:p>
    <w:p w:rsidR="00C82848" w:rsidRDefault="00D519B6" w:rsidP="00D519B6">
      <w:pPr>
        <w:ind w:firstLine="432"/>
      </w:pPr>
      <w:r>
        <w:tab/>
      </w:r>
      <w:r w:rsidR="009B66C7">
        <w:t xml:space="preserve">Aplikace pro upomínkování, organizování a zaznamenávání obsahuje celkem 8 portletů, z nichž každý zastává logicky ucelenou </w:t>
      </w:r>
      <w:r w:rsidR="00C82848">
        <w:t>část stránky</w:t>
      </w:r>
      <w:r w:rsidR="009B66C7">
        <w:t xml:space="preserve">. Každý z nich obsahuje robustní klientskou základnu postavenou na JavaScript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 limitujících v mnoha ohledech. Tento aspekt </w:t>
      </w:r>
      <w:r w:rsidR="00C82848">
        <w:t>aplikace</w:t>
      </w:r>
      <w:r w:rsidR="009B66C7">
        <w:t xml:space="preserve"> nezohledňuje, jelikož se</w:t>
      </w:r>
      <w:r w:rsidR="00B04CBA">
        <w:t xml:space="preserve"> v</w:t>
      </w:r>
      <w:r w:rsidR="009B66C7">
        <w:t xml:space="preserve"> praxi téměř nesetkáváme s přenosem portletů do jiných implementací portálových řešení. Aplikace je po hlavní stránce funkční, avšak některé </w:t>
      </w:r>
      <w:r w:rsidR="00C82848">
        <w:t>části</w:t>
      </w:r>
      <w:r w:rsidR="009B66C7">
        <w:t xml:space="preserve"> budou ještě dále rozvíjeny, než bude možné uvedení 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 možné psát business logiku, která je předmětem změny. Pokud vyžadujeme specifické vlastnosti, často narážíme na problém kdy Liferay implementuje pouze základní a běžně používané případy a nám tak nezbývá nic jiného než vymýšlet složitá řešení, aby daná věc fungovala. V těchto případech bývá výhodné použít již od začátku oficiální technologii s všeobecně známými postupy a zevrubnou dokumentací.</w:t>
      </w:r>
      <w:r w:rsidR="00252D3C">
        <w:br w:type="page"/>
      </w:r>
    </w:p>
    <w:p w:rsidR="003B7748" w:rsidRDefault="003B7748" w:rsidP="003B7748">
      <w:pPr>
        <w:pStyle w:val="Nadpis1"/>
      </w:pPr>
      <w:bookmarkStart w:id="109" w:name="_Toc412489388"/>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 V první části byl</w:t>
      </w:r>
      <w:r w:rsidR="00285603">
        <w:t>y</w:t>
      </w:r>
      <w:r>
        <w:t xml:space="preserve"> popsány začátky webových aplikací pro správu obsahu. Ty se při svém vývoji transformovali až do moderních CMS řešení zajišťující dynamické publikování interaktivního obsahu s mnoha nástroji pro verzování, emailování, administraci nebo například kooperaci s ostatními uživateli.</w:t>
      </w:r>
      <w:r w:rsidR="00285603">
        <w:t xml:space="preserve"> Práce ukázala propojení těchto systémů s portály a šla více do hloubky v jeho vnitřním fungování.</w:t>
      </w:r>
    </w:p>
    <w:p w:rsidR="00285603" w:rsidRDefault="008D4666" w:rsidP="003454CF">
      <w:pPr>
        <w:ind w:firstLine="432"/>
      </w:pPr>
      <w:r>
        <w:t>Největší d</w:t>
      </w:r>
      <w:r w:rsidR="00285603">
        <w:t>odavatelé portálů společně</w:t>
      </w:r>
      <w:r w:rsidR="00117747">
        <w:t xml:space="preserve"> tvoří a následně</w:t>
      </w:r>
      <w:r w:rsidR="00285603">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rsidR="00285603">
        <w:t xml:space="preserve"> se mohou časem stát standardem. Čtenáři </w:t>
      </w:r>
      <w:r w:rsidR="00117747">
        <w:t>jsou</w:t>
      </w:r>
      <w:r w:rsidR="00285603">
        <w:t xml:space="preserve"> představeny rozšíření pro změnu vzhledu, rozložení portletů, neinvazivní úpravy zabudovaných služeb, ale také pokročilou úpravu jádra Liferay portálu.</w:t>
      </w:r>
    </w:p>
    <w:p w:rsidR="00A60C73" w:rsidRDefault="00A60C73" w:rsidP="003454CF">
      <w:pPr>
        <w:ind w:firstLine="432"/>
      </w:pPr>
      <w:r>
        <w:t>Sílu Liferay portálu spatřuji v jeho široké základně uživatelů, která pouze implikuje kvalitu, otevřenost a možnosti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Liferay je původně uzpůsoben pro sestavovací nástroj Ant. Díky tomu je většina oficiální dokumentace ps</w:t>
      </w:r>
      <w:r w:rsidR="008D4666">
        <w:rPr>
          <w:rFonts w:eastAsiaTheme="minorHAnsi"/>
          <w:lang w:bidi="ar-SA"/>
        </w:rPr>
        <w:t>aná ve vztahu k tomuto softwaru. Při použití sestavovacího nástroje Maven</w:t>
      </w:r>
      <w:r w:rsidR="001C2419">
        <w:rPr>
          <w:rFonts w:eastAsiaTheme="minorHAnsi"/>
          <w:lang w:bidi="ar-SA"/>
        </w:rPr>
        <w:t xml:space="preserve"> </w:t>
      </w:r>
      <w:r w:rsidR="008D4666">
        <w:rPr>
          <w:rFonts w:eastAsiaTheme="minorHAnsi"/>
          <w:lang w:bidi="ar-SA"/>
        </w:rPr>
        <w:t xml:space="preserve">toto </w:t>
      </w:r>
      <w:r w:rsidR="001C2419">
        <w:rPr>
          <w:rFonts w:eastAsiaTheme="minorHAnsi"/>
          <w:lang w:bidi="ar-SA"/>
        </w:rPr>
        <w:t xml:space="preserve">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 části a kaskádových stylů. Aplikace demonstruje vytvoření DOM fragmentů </w:t>
      </w:r>
      <w:r>
        <w:lastRenderedPageBreak/>
        <w:t xml:space="preserve">skrze komponenty psané JSX syntaxí běžící v JS frameworku React. Tento přístup </w:t>
      </w:r>
      <w:r w:rsidR="008D4666">
        <w:t>silně doporučuji</w:t>
      </w:r>
      <w:r>
        <w:t xml:space="preserve">, jelikož se osvědčil při psaní transparentních a modulárně založených aplikací. </w:t>
      </w:r>
      <w:r w:rsidR="004E4E2F">
        <w:t>Komponenty lze tvořit velice snadno</w:t>
      </w:r>
      <w:r w:rsidR="00152EB3">
        <w:t>. HTML elementy jsou přímo psány v JavaScript</w:t>
      </w:r>
      <w:r w:rsidR="008D4666">
        <w:t xml:space="preserve"> souboru což výrazně přispívá k</w:t>
      </w:r>
      <w:r w:rsidR="00152EB3">
        <w:t xml:space="preserve"> transparentnosti sledu akcí, snazší dynamice a interaktivitě našich komponent.</w:t>
      </w:r>
    </w:p>
    <w:p w:rsidR="009157E7" w:rsidRDefault="009157E7" w:rsidP="00255E8C">
      <w:pPr>
        <w:ind w:firstLine="432"/>
      </w:pPr>
      <w:r>
        <w:t>Vzor Flux jsem shledal velice vhodným v jakékoliv aplikaci pracující s modelem v klientské vrstvě. V portletové aplikaci má každý portlet svoji vlastní Flux architekturu, čímž jsou jejich 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Tato sada technologií výrazně usnadnila vývoj, a přestože na začátku bylo záměrem využít zabudovanou technologii Alloy UI, její nepoužití se ukázalo jako jedno z nejlepších rozhodnutí. Z mého pohledu se jedná o velice kontroverzní</w:t>
      </w:r>
      <w:r w:rsidR="0082379B">
        <w:rPr>
          <w:rFonts w:eastAsia="ComeniaSerif"/>
          <w:lang w:bidi="ar-SA"/>
        </w:rPr>
        <w:t xml:space="preserve"> rozhodnutí</w:t>
      </w:r>
      <w:r>
        <w:rPr>
          <w:rFonts w:eastAsia="ComeniaSerif"/>
          <w:lang w:bidi="ar-SA"/>
        </w:rPr>
        <w:t xml:space="preserve"> použít tuto technologii v moderních projektech, a proto bych ji použil 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bude vývojář </w:t>
      </w:r>
      <w:r w:rsidR="0082379B">
        <w:rPr>
          <w:rFonts w:eastAsia="ComeniaSerif"/>
          <w:lang w:bidi="ar-SA"/>
        </w:rPr>
        <w:t>čelit při vývoji na této platformě dnes a denně. Leckdy však ani důkladná analýza nezabrání špatné volbě.</w:t>
      </w:r>
    </w:p>
    <w:p w:rsidR="009157E7" w:rsidRDefault="009157E7">
      <w:pPr>
        <w:spacing w:after="200" w:line="276" w:lineRule="auto"/>
        <w:jc w:val="left"/>
      </w:pPr>
      <w:r>
        <w:br w:type="page"/>
      </w:r>
    </w:p>
    <w:p w:rsidR="00AB70A7" w:rsidRDefault="00F35204" w:rsidP="006037E4">
      <w:pPr>
        <w:pStyle w:val="Nadpis1"/>
      </w:pPr>
      <w:bookmarkStart w:id="110" w:name="_Toc412489389"/>
      <w:r>
        <w:lastRenderedPageBreak/>
        <w:t>Seznam použité literatury</w:t>
      </w:r>
      <w:bookmarkEnd w:id="110"/>
    </w:p>
    <w:p w:rsidR="00D76F0D" w:rsidRDefault="002D1E80" w:rsidP="00D76F0D">
      <w:pPr>
        <w:pStyle w:val="Bibliografie"/>
        <w:rPr>
          <w:rFonts w:ascii="Times New Roman" w:hAnsi="Times New Roman"/>
        </w:rPr>
      </w:pPr>
      <w:r>
        <w:fldChar w:fldCharType="begin"/>
      </w:r>
      <w:r w:rsidR="00D76F0D">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http://zotero.org/users/2311316/items/5ZTU4FK9"],["http://zotero.org/users/2311316/items/VZ8VWSNU"]],"custom":[]} CSL_BIBLIOGRAPHY </w:instrText>
      </w:r>
      <w:r>
        <w:fldChar w:fldCharType="separate"/>
      </w:r>
      <w:r w:rsidR="00D76F0D">
        <w:rPr>
          <w:rFonts w:ascii="Times New Roman" w:hAnsi="Times New Roman"/>
        </w:rPr>
        <w:t xml:space="preserve">ANON. </w:t>
      </w:r>
      <w:r w:rsidR="00D76F0D">
        <w:rPr>
          <w:rFonts w:ascii="Times New Roman" w:hAnsi="Times New Roman"/>
          <w:i/>
          <w:iCs/>
        </w:rPr>
        <w:t>Portlet Tutorial: Portlet Lifecycle</w:t>
      </w:r>
      <w:r w:rsidR="00D76F0D">
        <w:rPr>
          <w:rFonts w:ascii="Times New Roman" w:hAnsi="Times New Roman"/>
        </w:rPr>
        <w:t xml:space="preserve"> [online]. [Cit. 20.2.2015]. Dostupné z WWW:  &lt;http://jsr286tutorial.blogspot.cz/p/portlet-lifecycle.html&gt;.</w:t>
      </w:r>
    </w:p>
    <w:p w:rsidR="00D76F0D" w:rsidRDefault="00D76F0D" w:rsidP="00D76F0D">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D76F0D" w:rsidRDefault="00D76F0D" w:rsidP="00D76F0D">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D76F0D" w:rsidRDefault="00D76F0D" w:rsidP="00D76F0D">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D76F0D" w:rsidRDefault="00D76F0D" w:rsidP="00D76F0D">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D76F0D" w:rsidRDefault="00D76F0D" w:rsidP="00D76F0D">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D76F0D" w:rsidRDefault="00D76F0D" w:rsidP="00D76F0D">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D76F0D" w:rsidRDefault="00D76F0D" w:rsidP="00D76F0D">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D76F0D" w:rsidRDefault="00D76F0D" w:rsidP="00D76F0D">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D76F0D" w:rsidRDefault="00D76F0D" w:rsidP="00D76F0D">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D76F0D" w:rsidRDefault="00D76F0D" w:rsidP="00D76F0D">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D76F0D" w:rsidRDefault="00D76F0D" w:rsidP="00D76F0D">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D76F0D" w:rsidRDefault="00D76F0D" w:rsidP="00D76F0D">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D76F0D" w:rsidRDefault="00D76F0D" w:rsidP="00D76F0D">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D76F0D" w:rsidRDefault="00D76F0D" w:rsidP="00D76F0D">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D76F0D" w:rsidRDefault="00D76F0D" w:rsidP="00D76F0D">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D76F0D" w:rsidRDefault="00D76F0D" w:rsidP="00D76F0D">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D76F0D" w:rsidRDefault="00D76F0D" w:rsidP="00D76F0D">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D76F0D" w:rsidRDefault="00D76F0D" w:rsidP="00D76F0D">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D76F0D" w:rsidRDefault="00D76F0D" w:rsidP="00D76F0D">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D76F0D" w:rsidRDefault="00D76F0D" w:rsidP="00D76F0D">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D76F0D" w:rsidRDefault="00D76F0D" w:rsidP="00D76F0D">
      <w:pPr>
        <w:pStyle w:val="Bibliografie"/>
        <w:rPr>
          <w:rFonts w:ascii="Times New Roman" w:hAnsi="Times New Roman"/>
        </w:rPr>
      </w:pPr>
      <w:r>
        <w:rPr>
          <w:rFonts w:ascii="Times New Roman" w:hAnsi="Times New Roman"/>
        </w:rPr>
        <w:t xml:space="preserve">ISLAM, H. </w:t>
      </w:r>
      <w:r>
        <w:rPr>
          <w:rFonts w:ascii="Times New Roman" w:hAnsi="Times New Roman"/>
          <w:i/>
          <w:iCs/>
        </w:rPr>
        <w:t>JSR 286 Portlet Life Cycle</w:t>
      </w:r>
      <w:r>
        <w:rPr>
          <w:rFonts w:ascii="Times New Roman" w:hAnsi="Times New Roman"/>
        </w:rPr>
        <w:t xml:space="preserve"> [online]. 2014, Pro Liferay. [Cit. 25.2.2015]. Dostupné z WWW:  &lt;http://proliferay.com/jsr-286-portlet-life-cycle/&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D76F0D" w:rsidRDefault="00D76F0D" w:rsidP="00D76F0D">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D76F0D" w:rsidRDefault="00D76F0D" w:rsidP="00D76F0D">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D76F0D" w:rsidRDefault="00D76F0D" w:rsidP="00D76F0D">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D76F0D" w:rsidRDefault="00D76F0D" w:rsidP="00D76F0D">
      <w:pPr>
        <w:pStyle w:val="Bibliografie"/>
        <w:rPr>
          <w:rFonts w:ascii="Times New Roman" w:hAnsi="Times New Roman"/>
        </w:rPr>
      </w:pPr>
      <w:r>
        <w:rPr>
          <w:rFonts w:ascii="Times New Roman" w:hAnsi="Times New Roman"/>
        </w:rPr>
        <w:lastRenderedPageBreak/>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D76F0D" w:rsidRDefault="00D76F0D" w:rsidP="00D76F0D">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D76F0D" w:rsidRDefault="00D76F0D" w:rsidP="00D76F0D">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D76F0D" w:rsidRDefault="00D76F0D" w:rsidP="00D76F0D">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D76F0D" w:rsidRDefault="00D76F0D" w:rsidP="00D76F0D">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D76F0D" w:rsidRDefault="00D76F0D" w:rsidP="00D76F0D">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D76F0D" w:rsidRDefault="00D76F0D" w:rsidP="00D76F0D">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D76F0D" w:rsidRDefault="00D76F0D" w:rsidP="00D76F0D">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D76F0D" w:rsidRDefault="00D76F0D" w:rsidP="00D76F0D">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D76F0D" w:rsidRDefault="00D76F0D" w:rsidP="00D76F0D">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D76F0D" w:rsidRDefault="00D76F0D" w:rsidP="00D76F0D">
      <w:pPr>
        <w:pStyle w:val="Bibliografie"/>
        <w:rPr>
          <w:rFonts w:ascii="Times New Roman" w:hAnsi="Times New Roman"/>
        </w:rPr>
      </w:pPr>
      <w:r>
        <w:rPr>
          <w:rFonts w:ascii="Times New Roman" w:hAnsi="Times New Roman"/>
        </w:rPr>
        <w:lastRenderedPageBreak/>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D76F0D" w:rsidRDefault="00D76F0D" w:rsidP="00D76F0D">
      <w:pPr>
        <w:pStyle w:val="Bibliografie"/>
        <w:rPr>
          <w:rFonts w:ascii="Times New Roman" w:hAnsi="Times New Roman"/>
        </w:rPr>
      </w:pPr>
      <w:r>
        <w:rPr>
          <w:rFonts w:ascii="Times New Roman" w:hAnsi="Times New Roman"/>
        </w:rPr>
        <w:t xml:space="preserve">SARIN, A. </w:t>
      </w:r>
      <w:r>
        <w:rPr>
          <w:rFonts w:ascii="Times New Roman" w:hAnsi="Times New Roman"/>
          <w:i/>
          <w:iCs/>
        </w:rPr>
        <w:t>Portlets in Action</w:t>
      </w:r>
      <w:r>
        <w:rPr>
          <w:rFonts w:ascii="Times New Roman" w:hAnsi="Times New Roman"/>
        </w:rPr>
        <w:t>. Shelter Island, NY : Manning, 2012. ISBN 9781935182542.</w:t>
      </w:r>
    </w:p>
    <w:p w:rsidR="00D76F0D" w:rsidRDefault="00D76F0D" w:rsidP="00D76F0D">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D76F0D" w:rsidRDefault="00D76F0D" w:rsidP="00D76F0D">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D76F0D" w:rsidRDefault="00D76F0D" w:rsidP="00D76F0D">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D76F0D" w:rsidRDefault="00D76F0D" w:rsidP="00D76F0D">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What’s Wrong with Angular.js — Este.js Framework</w:t>
      </w:r>
      <w:r>
        <w:rPr>
          <w:rFonts w:ascii="Times New Roman" w:hAnsi="Times New Roman"/>
        </w:rPr>
        <w:t xml:space="preserve"> [online]. Medium. [Cit. 22.2.2015]. Dostupné z WWW:  &lt;https://medium.com/este-js-framework/whats-wrong-with-angular-js-97b0a787f903&gt;.</w:t>
      </w:r>
    </w:p>
    <w:p w:rsidR="00D76F0D" w:rsidRDefault="00D76F0D" w:rsidP="00D76F0D">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D76F0D" w:rsidRDefault="00D76F0D" w:rsidP="00D76F0D">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D76F0D" w:rsidRDefault="00D76F0D" w:rsidP="00D76F0D">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D76F0D" w:rsidRDefault="00D76F0D" w:rsidP="00D76F0D">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D76F0D" w:rsidRDefault="00D76F0D" w:rsidP="00D76F0D">
      <w:pPr>
        <w:pStyle w:val="Bibliografie"/>
        <w:rPr>
          <w:rFonts w:ascii="Times New Roman" w:hAnsi="Times New Roman"/>
        </w:rPr>
      </w:pPr>
      <w:r>
        <w:rPr>
          <w:rFonts w:ascii="Times New Roman" w:hAnsi="Times New Roman"/>
        </w:rPr>
        <w:lastRenderedPageBreak/>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D76F0D" w:rsidRDefault="00D76F0D" w:rsidP="00D76F0D">
      <w:pPr>
        <w:pStyle w:val="Bibliografie"/>
        <w:rPr>
          <w:rFonts w:ascii="Times New Roman" w:hAnsi="Times New Roman"/>
        </w:rPr>
      </w:pPr>
      <w:r>
        <w:rPr>
          <w:rFonts w:ascii="Times New Roman" w:hAnsi="Times New Roman"/>
        </w:rPr>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D76F0D" w:rsidRDefault="00D76F0D" w:rsidP="00D76F0D">
      <w:pPr>
        <w:pStyle w:val="Bibliografie"/>
        <w:rPr>
          <w:rFonts w:ascii="Times New Roman" w:hAnsi="Times New Roman"/>
        </w:rPr>
      </w:pPr>
      <w:r>
        <w:rPr>
          <w:rFonts w:ascii="Times New Roman" w:hAnsi="Times New Roman"/>
        </w:rPr>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11" w:name="_Toc412489390"/>
      <w:r>
        <w:lastRenderedPageBreak/>
        <w:t>Přílohy</w:t>
      </w:r>
      <w:bookmarkEnd w:id="111"/>
    </w:p>
    <w:p w:rsidR="0015666E" w:rsidRDefault="0015666E" w:rsidP="0015666E">
      <w:r>
        <w:t xml:space="preserve">Na přiloženém </w:t>
      </w:r>
      <w:r w:rsidR="00CF38DA">
        <w:t>DVD jsou obsaženy zdrojové kódy aplikace společně se zkompilovanými  archivy webové aplikace.</w:t>
      </w:r>
    </w:p>
    <w:p w:rsidR="00D00AEE" w:rsidRDefault="00D00AEE" w:rsidP="00D00AEE">
      <w:pPr>
        <w:spacing w:after="240"/>
      </w:pPr>
      <w:r>
        <w:t>Následující obrázky zobrazují vytvořenou aplikaci pro organizování, běžící na platformě Liferay.</w:t>
      </w:r>
    </w:p>
    <w:p w:rsidR="00D00AEE" w:rsidRDefault="00D00AEE" w:rsidP="00D00AEE">
      <w:r>
        <w:t>Přihlašovací obrazovka s rychlým registračním formulářem.</w:t>
      </w:r>
    </w:p>
    <w:p w:rsidR="00D00AEE" w:rsidRDefault="00D00AEE" w:rsidP="00D00AEE">
      <w:pPr>
        <w:keepNext/>
      </w:pPr>
      <w:r>
        <w:rPr>
          <w:noProof/>
          <w:lang w:eastAsia="cs-CZ" w:bidi="ar-SA"/>
        </w:rPr>
        <w:drawing>
          <wp:inline distT="0" distB="0" distL="0" distR="0" wp14:anchorId="5FEB1ED1" wp14:editId="5A0A3308">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D00AEE" w:rsidRDefault="00D00AEE" w:rsidP="00D00AEE">
      <w:pPr>
        <w:pStyle w:val="Titulek"/>
      </w:pPr>
      <w:bookmarkStart w:id="112" w:name="_Toc412397288"/>
      <w:r>
        <w:t xml:space="preserve">Obrázek </w:t>
      </w:r>
      <w:r w:rsidR="00735C11">
        <w:fldChar w:fldCharType="begin"/>
      </w:r>
      <w:r w:rsidR="00735C11">
        <w:instrText xml:space="preserve"> SEQ Obrázek \* ARABIC </w:instrText>
      </w:r>
      <w:r w:rsidR="00735C11">
        <w:fldChar w:fldCharType="separate"/>
      </w:r>
      <w:r w:rsidR="009357BD">
        <w:rPr>
          <w:noProof/>
        </w:rPr>
        <w:t>11</w:t>
      </w:r>
      <w:r w:rsidR="00735C11">
        <w:rPr>
          <w:noProof/>
        </w:rPr>
        <w:fldChar w:fldCharType="end"/>
      </w:r>
      <w:r>
        <w:t xml:space="preserve"> Ukázka aplikace - ú</w:t>
      </w:r>
      <w:r w:rsidRPr="00261DA2">
        <w:t>vodní obrazovka</w:t>
      </w:r>
      <w:bookmarkEnd w:id="112"/>
    </w:p>
    <w:p w:rsidR="00D00AEE" w:rsidRDefault="00D00AEE" w:rsidP="00D00AEE">
      <w:pPr>
        <w:spacing w:after="200" w:line="276" w:lineRule="auto"/>
        <w:jc w:val="left"/>
      </w:pPr>
      <w:r>
        <w:br w:type="page"/>
      </w:r>
    </w:p>
    <w:p w:rsidR="00D00AEE" w:rsidRDefault="00D00AEE" w:rsidP="00D00AEE">
      <w:r>
        <w:lastRenderedPageBreak/>
        <w:t>Výběr časového pásma pro časované zasílání upomínek a nová reCaptcha od Google.</w:t>
      </w:r>
    </w:p>
    <w:p w:rsidR="00D00AEE" w:rsidRDefault="00D00AEE" w:rsidP="00D00AEE">
      <w:pPr>
        <w:keepNext/>
        <w:jc w:val="center"/>
      </w:pPr>
      <w:r>
        <w:rPr>
          <w:noProof/>
          <w:lang w:eastAsia="cs-CZ" w:bidi="ar-SA"/>
        </w:rPr>
        <w:drawing>
          <wp:inline distT="0" distB="0" distL="0" distR="0" wp14:anchorId="5454A474" wp14:editId="4E35DB38">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D00AEE" w:rsidRDefault="00D00AEE" w:rsidP="00D00AEE">
      <w:pPr>
        <w:pStyle w:val="Titulek"/>
      </w:pPr>
      <w:bookmarkStart w:id="113" w:name="_Toc412397289"/>
      <w:r>
        <w:t xml:space="preserve">Obrázek </w:t>
      </w:r>
      <w:r w:rsidR="00735C11">
        <w:fldChar w:fldCharType="begin"/>
      </w:r>
      <w:r w:rsidR="00735C11">
        <w:instrText xml:space="preserve"> SEQ Obrázek \* ARABIC </w:instrText>
      </w:r>
      <w:r w:rsidR="00735C11">
        <w:fldChar w:fldCharType="separate"/>
      </w:r>
      <w:r w:rsidR="009357BD">
        <w:rPr>
          <w:noProof/>
        </w:rPr>
        <w:t>12</w:t>
      </w:r>
      <w:r w:rsidR="00735C11">
        <w:rPr>
          <w:noProof/>
        </w:rPr>
        <w:fldChar w:fldCharType="end"/>
      </w:r>
      <w:r>
        <w:t xml:space="preserve"> Ukázka aplikace - p</w:t>
      </w:r>
      <w:r w:rsidRPr="00DA0198">
        <w:t>otvrzení registrace</w:t>
      </w:r>
      <w:bookmarkEnd w:id="113"/>
    </w:p>
    <w:p w:rsidR="00D00AEE" w:rsidRDefault="00D00AEE" w:rsidP="00D00AEE">
      <w:pPr>
        <w:spacing w:before="240"/>
      </w:pPr>
      <w:r>
        <w:t>Emailové notifikace postavené na Velocity frameworku s responzivním zobrazením pro mobilní zařízení.</w:t>
      </w:r>
    </w:p>
    <w:p w:rsidR="00D00AEE" w:rsidRDefault="00D00AEE" w:rsidP="00D00AEE">
      <w:pPr>
        <w:keepNext/>
        <w:jc w:val="center"/>
      </w:pPr>
      <w:r>
        <w:rPr>
          <w:noProof/>
          <w:lang w:eastAsia="cs-CZ" w:bidi="ar-SA"/>
        </w:rPr>
        <w:drawing>
          <wp:inline distT="0" distB="0" distL="0" distR="0" wp14:anchorId="0327CE76" wp14:editId="2928338D">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D00AEE" w:rsidRDefault="00D00AEE" w:rsidP="00D00AEE">
      <w:pPr>
        <w:pStyle w:val="Titulek"/>
      </w:pPr>
      <w:bookmarkStart w:id="114" w:name="_Toc412397290"/>
      <w:r>
        <w:t xml:space="preserve">Obrázek </w:t>
      </w:r>
      <w:r w:rsidR="00735C11">
        <w:fldChar w:fldCharType="begin"/>
      </w:r>
      <w:r w:rsidR="00735C11">
        <w:instrText xml:space="preserve"> SEQ Obrázek \* ARABIC </w:instrText>
      </w:r>
      <w:r w:rsidR="00735C11">
        <w:fldChar w:fldCharType="separate"/>
      </w:r>
      <w:r w:rsidR="009357BD">
        <w:rPr>
          <w:noProof/>
        </w:rPr>
        <w:t>13</w:t>
      </w:r>
      <w:r w:rsidR="00735C11">
        <w:rPr>
          <w:noProof/>
        </w:rPr>
        <w:fldChar w:fldCharType="end"/>
      </w:r>
      <w:r>
        <w:t xml:space="preserve"> Ukázka aplikace - emailové notifikace</w:t>
      </w:r>
      <w:bookmarkEnd w:id="114"/>
    </w:p>
    <w:p w:rsidR="00D00AEE" w:rsidRDefault="00D00AEE" w:rsidP="00D00AEE">
      <w:pPr>
        <w:spacing w:after="200" w:line="276" w:lineRule="auto"/>
        <w:jc w:val="left"/>
      </w:pPr>
      <w:r>
        <w:br w:type="page"/>
      </w:r>
    </w:p>
    <w:p w:rsidR="00D00AEE" w:rsidRDefault="00D00AEE" w:rsidP="00D00AEE">
      <w:r>
        <w:lastRenderedPageBreak/>
        <w:t>Interaktivní zeď poznámek s portletem pro jejich přidání a s navigačním panelem.</w:t>
      </w:r>
    </w:p>
    <w:p w:rsidR="00D00AEE" w:rsidRDefault="00D00AEE" w:rsidP="00D00AEE">
      <w:pPr>
        <w:keepNext/>
      </w:pPr>
      <w:r>
        <w:rPr>
          <w:noProof/>
          <w:lang w:eastAsia="cs-CZ" w:bidi="ar-SA"/>
        </w:rPr>
        <w:drawing>
          <wp:inline distT="0" distB="0" distL="0" distR="0" wp14:anchorId="064E61EC" wp14:editId="080F5FF9">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D00AEE" w:rsidRDefault="00D00AEE" w:rsidP="00D00AEE">
      <w:pPr>
        <w:pStyle w:val="Titulek"/>
      </w:pPr>
      <w:bookmarkStart w:id="115" w:name="_Toc412397291"/>
      <w:r>
        <w:t xml:space="preserve">Obrázek </w:t>
      </w:r>
      <w:r w:rsidR="00735C11">
        <w:fldChar w:fldCharType="begin"/>
      </w:r>
      <w:r w:rsidR="00735C11">
        <w:instrText xml:space="preserve"> SEQ Obrázek \* ARABIC </w:instrText>
      </w:r>
      <w:r w:rsidR="00735C11">
        <w:fldChar w:fldCharType="separate"/>
      </w:r>
      <w:r w:rsidR="009357BD">
        <w:rPr>
          <w:noProof/>
        </w:rPr>
        <w:t>14</w:t>
      </w:r>
      <w:r w:rsidR="00735C11">
        <w:rPr>
          <w:noProof/>
        </w:rPr>
        <w:fldChar w:fldCharType="end"/>
      </w:r>
      <w:r>
        <w:t xml:space="preserve"> Ukázka aplikace - i</w:t>
      </w:r>
      <w:r w:rsidRPr="002759C0">
        <w:t>nteraktivní zeď poznámek</w:t>
      </w:r>
      <w:bookmarkEnd w:id="115"/>
    </w:p>
    <w:p w:rsidR="00D00AEE" w:rsidRDefault="00D00AEE" w:rsidP="00D00AEE">
      <w:pPr>
        <w:spacing w:before="240"/>
      </w:pPr>
      <w:r>
        <w:t>Zobrazení časovaných událostí v členěném přehledu. V dolní části se nachází znovu použitý portlet pro přidání poznámek s aktivními validacemi.</w:t>
      </w:r>
    </w:p>
    <w:p w:rsidR="00D00AEE" w:rsidRDefault="00D00AEE" w:rsidP="00D00AEE">
      <w:pPr>
        <w:keepNext/>
      </w:pPr>
      <w:r>
        <w:rPr>
          <w:noProof/>
          <w:lang w:eastAsia="cs-CZ" w:bidi="ar-SA"/>
        </w:rPr>
        <w:drawing>
          <wp:inline distT="0" distB="0" distL="0" distR="0" wp14:anchorId="50E180A3" wp14:editId="7610DB5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00AEE" w:rsidRDefault="00D00AEE" w:rsidP="00D00AEE">
      <w:pPr>
        <w:pStyle w:val="Titulek"/>
      </w:pPr>
      <w:bookmarkStart w:id="116" w:name="_Toc412397292"/>
      <w:r>
        <w:t xml:space="preserve">Obrázek </w:t>
      </w:r>
      <w:r w:rsidR="00735C11">
        <w:fldChar w:fldCharType="begin"/>
      </w:r>
      <w:r w:rsidR="00735C11">
        <w:instrText xml:space="preserve"> SEQ Obrázek \* ARABIC </w:instrText>
      </w:r>
      <w:r w:rsidR="00735C11">
        <w:fldChar w:fldCharType="separate"/>
      </w:r>
      <w:r w:rsidR="009357BD">
        <w:rPr>
          <w:noProof/>
        </w:rPr>
        <w:t>15</w:t>
      </w:r>
      <w:r w:rsidR="00735C11">
        <w:rPr>
          <w:noProof/>
        </w:rPr>
        <w:fldChar w:fldCharType="end"/>
      </w:r>
      <w:r>
        <w:t xml:space="preserve"> Ukázka aplikace – úvodní přehled událostí</w:t>
      </w:r>
      <w:bookmarkEnd w:id="116"/>
    </w:p>
    <w:p w:rsidR="00D00AEE" w:rsidRDefault="00D00AEE" w:rsidP="00D00AEE">
      <w:pPr>
        <w:spacing w:after="200" w:line="276" w:lineRule="auto"/>
        <w:jc w:val="left"/>
      </w:pPr>
      <w:r>
        <w:br w:type="page"/>
      </w:r>
    </w:p>
    <w:p w:rsidR="00D00AEE" w:rsidRDefault="00D00AEE" w:rsidP="00D00AEE">
      <w:r>
        <w:lastRenderedPageBreak/>
        <w:t>Kalendářová komponenta zobrazující události v měsíčním, týdenním nebo denním přehledu.</w:t>
      </w:r>
    </w:p>
    <w:p w:rsidR="00D00AEE" w:rsidRDefault="00D00AEE" w:rsidP="00D00AEE">
      <w:pPr>
        <w:keepNext/>
      </w:pPr>
      <w:r>
        <w:rPr>
          <w:noProof/>
          <w:lang w:eastAsia="cs-CZ" w:bidi="ar-SA"/>
        </w:rPr>
        <w:drawing>
          <wp:inline distT="0" distB="0" distL="0" distR="0" wp14:anchorId="7FBC32B5" wp14:editId="71F2454F">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D00AEE" w:rsidRDefault="00D00AEE" w:rsidP="00D00AEE">
      <w:pPr>
        <w:pStyle w:val="Titulek"/>
      </w:pPr>
      <w:bookmarkStart w:id="117" w:name="_Toc412397293"/>
      <w:r>
        <w:t xml:space="preserve">Obrázek </w:t>
      </w:r>
      <w:r w:rsidR="00735C11">
        <w:fldChar w:fldCharType="begin"/>
      </w:r>
      <w:r w:rsidR="00735C11">
        <w:instrText xml:space="preserve"> SEQ Obrázek \* ARABIC </w:instrText>
      </w:r>
      <w:r w:rsidR="00735C11">
        <w:fldChar w:fldCharType="separate"/>
      </w:r>
      <w:r w:rsidR="009357BD">
        <w:rPr>
          <w:noProof/>
        </w:rPr>
        <w:t>16</w:t>
      </w:r>
      <w:r w:rsidR="00735C11">
        <w:rPr>
          <w:noProof/>
        </w:rPr>
        <w:fldChar w:fldCharType="end"/>
      </w:r>
      <w:r>
        <w:t xml:space="preserve"> Ukázka aplikace - kalendář událostí</w:t>
      </w:r>
      <w:bookmarkEnd w:id="117"/>
    </w:p>
    <w:p w:rsidR="00D00AEE" w:rsidRDefault="00D00AEE" w:rsidP="00D00AEE">
      <w:pPr>
        <w:spacing w:before="240"/>
      </w:pPr>
      <w:r>
        <w:t>Filtrace poznámek zobrazující všechny poznámky v kompletním přehledu s možností exportu do Excelu nebo permanentního odstranění smazaných poznámek.</w:t>
      </w:r>
    </w:p>
    <w:p w:rsidR="00D00AEE" w:rsidRDefault="00D00AEE" w:rsidP="00D00AEE">
      <w:pPr>
        <w:keepNext/>
      </w:pPr>
      <w:r>
        <w:rPr>
          <w:noProof/>
          <w:lang w:eastAsia="cs-CZ" w:bidi="ar-SA"/>
        </w:rPr>
        <w:drawing>
          <wp:inline distT="0" distB="0" distL="0" distR="0" wp14:anchorId="7659D5C4" wp14:editId="6F6AB9F6">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D00AEE" w:rsidRDefault="00D00AEE" w:rsidP="00D00AEE">
      <w:pPr>
        <w:pStyle w:val="Titulek"/>
      </w:pPr>
      <w:bookmarkStart w:id="118" w:name="_Toc412397294"/>
      <w:r>
        <w:t xml:space="preserve">Obrázek </w:t>
      </w:r>
      <w:r w:rsidR="00735C11">
        <w:fldChar w:fldCharType="begin"/>
      </w:r>
      <w:r w:rsidR="00735C11">
        <w:instrText xml:space="preserve"> SEQ Obrázek \* ARABIC </w:instrText>
      </w:r>
      <w:r w:rsidR="00735C11">
        <w:fldChar w:fldCharType="separate"/>
      </w:r>
      <w:r w:rsidR="009357BD">
        <w:rPr>
          <w:noProof/>
        </w:rPr>
        <w:t>17</w:t>
      </w:r>
      <w:r w:rsidR="00735C11">
        <w:rPr>
          <w:noProof/>
        </w:rPr>
        <w:fldChar w:fldCharType="end"/>
      </w:r>
      <w:r>
        <w:t xml:space="preserve"> Ukázka aplikace - filtrace a zobrazení všech poznámek</w:t>
      </w:r>
      <w:bookmarkEnd w:id="118"/>
    </w:p>
    <w:p w:rsidR="00D00AEE" w:rsidRDefault="00D00AEE" w:rsidP="00D00AEE">
      <w:pPr>
        <w:spacing w:after="200" w:line="276" w:lineRule="auto"/>
        <w:jc w:val="left"/>
      </w:pPr>
      <w:r>
        <w:br w:type="page"/>
      </w:r>
    </w:p>
    <w:p w:rsidR="00D00AEE" w:rsidRDefault="00D00AEE" w:rsidP="00D00AEE">
      <w:r>
        <w:lastRenderedPageBreak/>
        <w:t>Př</w:t>
      </w:r>
      <w:r w:rsidR="00A1676F">
        <w:t>idání portletu na stránku přes Drag-and-D</w:t>
      </w:r>
      <w:r>
        <w:t>rop mechanismus. Dále zde vidíme lištu Dockbar nabízející mnohé funkcionality pro uspořádání obsahu.</w:t>
      </w:r>
    </w:p>
    <w:p w:rsidR="00D00AEE" w:rsidRDefault="00D00AEE" w:rsidP="00D00AEE">
      <w:pPr>
        <w:keepNext/>
        <w:jc w:val="center"/>
      </w:pPr>
      <w:r>
        <w:rPr>
          <w:noProof/>
          <w:lang w:eastAsia="cs-CZ" w:bidi="ar-SA"/>
        </w:rPr>
        <w:drawing>
          <wp:inline distT="0" distB="0" distL="0" distR="0" wp14:anchorId="6C6CF2A6" wp14:editId="2AA5B3E1">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D00AEE" w:rsidRDefault="00D00AEE" w:rsidP="00D00AEE">
      <w:pPr>
        <w:pStyle w:val="Titulek"/>
      </w:pPr>
      <w:bookmarkStart w:id="119" w:name="_Toc412397295"/>
      <w:r>
        <w:t xml:space="preserve">Obrázek </w:t>
      </w:r>
      <w:r w:rsidR="00735C11">
        <w:fldChar w:fldCharType="begin"/>
      </w:r>
      <w:r w:rsidR="00735C11">
        <w:instrText xml:space="preserve"> SEQ Obrázek \* ARABIC </w:instrText>
      </w:r>
      <w:r w:rsidR="00735C11">
        <w:fldChar w:fldCharType="separate"/>
      </w:r>
      <w:r w:rsidR="009357BD">
        <w:rPr>
          <w:noProof/>
        </w:rPr>
        <w:t>18</w:t>
      </w:r>
      <w:r w:rsidR="00735C11">
        <w:rPr>
          <w:noProof/>
        </w:rPr>
        <w:fldChar w:fldCharType="end"/>
      </w:r>
      <w:r>
        <w:t xml:space="preserve"> Ukázka aplikace - administrační panel a přidání portletu</w:t>
      </w:r>
      <w:bookmarkEnd w:id="119"/>
    </w:p>
    <w:p w:rsidR="00D00AEE" w:rsidRPr="00B6068B" w:rsidRDefault="00D00AEE" w:rsidP="00D00AEE">
      <w:pPr>
        <w:spacing w:before="240"/>
      </w:pPr>
      <w:r>
        <w:t>Ovládací panel pro kompletní správu portálu.</w:t>
      </w:r>
    </w:p>
    <w:p w:rsidR="00D00AEE" w:rsidRDefault="00D00AEE" w:rsidP="00D00AEE">
      <w:pPr>
        <w:keepNext/>
      </w:pPr>
      <w:r>
        <w:rPr>
          <w:noProof/>
          <w:lang w:eastAsia="cs-CZ" w:bidi="ar-SA"/>
        </w:rPr>
        <w:drawing>
          <wp:inline distT="0" distB="0" distL="0" distR="0" wp14:anchorId="31F29608" wp14:editId="42727BD6">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D00AEE" w:rsidRDefault="00D00AEE" w:rsidP="00D00AEE">
      <w:pPr>
        <w:pStyle w:val="Titulek"/>
      </w:pPr>
      <w:bookmarkStart w:id="120" w:name="_Ref412382164"/>
      <w:bookmarkStart w:id="121" w:name="_Toc412397296"/>
      <w:r>
        <w:t xml:space="preserve">Obrázek </w:t>
      </w:r>
      <w:r w:rsidR="00735C11">
        <w:fldChar w:fldCharType="begin"/>
      </w:r>
      <w:r w:rsidR="00735C11">
        <w:instrText xml:space="preserve"> SEQ Obrázek \* ARABIC </w:instrText>
      </w:r>
      <w:r w:rsidR="00735C11">
        <w:fldChar w:fldCharType="separate"/>
      </w:r>
      <w:r w:rsidR="009357BD">
        <w:rPr>
          <w:noProof/>
        </w:rPr>
        <w:t>19</w:t>
      </w:r>
      <w:r w:rsidR="00735C11">
        <w:rPr>
          <w:noProof/>
        </w:rPr>
        <w:fldChar w:fldCharType="end"/>
      </w:r>
      <w:bookmarkEnd w:id="120"/>
      <w:r>
        <w:t xml:space="preserve"> </w:t>
      </w:r>
      <w:r w:rsidRPr="00F57032">
        <w:t>Administrační rozhraní Liferay 6.2.</w:t>
      </w:r>
      <w:bookmarkEnd w:id="121"/>
    </w:p>
    <w:p w:rsidR="00D00AEE" w:rsidRPr="0015666E" w:rsidRDefault="00D00AEE" w:rsidP="0015666E"/>
    <w:p w:rsidR="00C51524" w:rsidRDefault="00C51524" w:rsidP="0085391A"/>
    <w:p w:rsidR="00C51524" w:rsidRDefault="00C51524" w:rsidP="0085391A"/>
    <w:p w:rsidR="00C51524" w:rsidRDefault="00C51524" w:rsidP="0085391A"/>
    <w:p w:rsidR="00C51524" w:rsidRDefault="00C51524" w:rsidP="0085391A"/>
    <w:p w:rsidR="0085391A" w:rsidRPr="0085391A" w:rsidRDefault="00C51524" w:rsidP="00C51524">
      <w:pPr>
        <w:pStyle w:val="Nadpis1"/>
        <w:ind w:left="0" w:firstLine="0"/>
        <w:jc w:val="left"/>
      </w:pPr>
      <w:bookmarkStart w:id="122" w:name="_Toc412489391"/>
      <w:r>
        <w:rPr>
          <w:noProof/>
          <w:lang w:eastAsia="cs-CZ" w:bidi="ar-SA"/>
        </w:rPr>
        <w:lastRenderedPageBreak/>
        <w:drawing>
          <wp:anchor distT="0" distB="0" distL="114300" distR="114300" simplePos="0" relativeHeight="251658240" behindDoc="0" locked="0" layoutInCell="1" allowOverlap="1" wp14:anchorId="244B612E" wp14:editId="7ADBF2A1">
            <wp:simplePos x="0" y="0"/>
            <wp:positionH relativeFrom="column">
              <wp:posOffset>-23495</wp:posOffset>
            </wp:positionH>
            <wp:positionV relativeFrom="paragraph">
              <wp:posOffset>443230</wp:posOffset>
            </wp:positionV>
            <wp:extent cx="5743575" cy="8177530"/>
            <wp:effectExtent l="0" t="0" r="9525" b="0"/>
            <wp:wrapTopAndBottom/>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3575" cy="817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524">
        <w:t>Zadání závěrečné práce</w:t>
      </w:r>
      <w:bookmarkEnd w:id="122"/>
    </w:p>
    <w:sectPr w:rsidR="0085391A" w:rsidRPr="0085391A" w:rsidSect="00590CC1">
      <w:footerReference w:type="default" r:id="rId30"/>
      <w:footerReference w:type="first" r:id="rId31"/>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2654" w:rsidRDefault="009F2654">
      <w:pPr>
        <w:spacing w:line="240" w:lineRule="auto"/>
      </w:pPr>
      <w:r>
        <w:separator/>
      </w:r>
    </w:p>
  </w:endnote>
  <w:endnote w:type="continuationSeparator" w:id="0">
    <w:p w:rsidR="009F2654" w:rsidRDefault="009F26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2B0D" w:rsidRDefault="00302B0D" w:rsidP="00590CC1">
    <w:pPr>
      <w:pStyle w:val="Zpat"/>
    </w:pPr>
  </w:p>
  <w:p w:rsidR="00302B0D" w:rsidRDefault="00302B0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Content>
      <w:p w:rsidR="00302B0D" w:rsidRDefault="00302B0D">
        <w:pPr>
          <w:pStyle w:val="Zpat"/>
          <w:jc w:val="center"/>
        </w:pPr>
        <w:r>
          <w:fldChar w:fldCharType="begin"/>
        </w:r>
        <w:r>
          <w:instrText>PAGE   \* MERGEFORMAT</w:instrText>
        </w:r>
        <w:r>
          <w:fldChar w:fldCharType="separate"/>
        </w:r>
        <w:r w:rsidR="00BA4A4E">
          <w:rPr>
            <w:noProof/>
          </w:rPr>
          <w:t>75</w:t>
        </w:r>
        <w:r>
          <w:fldChar w:fldCharType="end"/>
        </w:r>
      </w:p>
    </w:sdtContent>
  </w:sdt>
  <w:p w:rsidR="00302B0D" w:rsidRDefault="00302B0D">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Content>
      <w:p w:rsidR="00302B0D" w:rsidRDefault="00302B0D">
        <w:pPr>
          <w:pStyle w:val="Zpat"/>
          <w:jc w:val="center"/>
        </w:pPr>
        <w:r>
          <w:fldChar w:fldCharType="begin"/>
        </w:r>
        <w:r>
          <w:instrText>PAGE   \* MERGEFORMAT</w:instrText>
        </w:r>
        <w:r>
          <w:fldChar w:fldCharType="separate"/>
        </w:r>
        <w:r w:rsidR="00BA4A4E">
          <w:rPr>
            <w:noProof/>
          </w:rPr>
          <w:t>1</w:t>
        </w:r>
        <w:r>
          <w:fldChar w:fldCharType="end"/>
        </w:r>
      </w:p>
    </w:sdtContent>
  </w:sdt>
  <w:p w:rsidR="00302B0D" w:rsidRDefault="00302B0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2654" w:rsidRDefault="009F2654">
      <w:pPr>
        <w:spacing w:line="240" w:lineRule="auto"/>
      </w:pPr>
      <w:r>
        <w:separator/>
      </w:r>
    </w:p>
  </w:footnote>
  <w:footnote w:type="continuationSeparator" w:id="0">
    <w:p w:rsidR="009F2654" w:rsidRDefault="009F265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BD8A1162"/>
    <w:lvl w:ilvl="0" w:tplc="265E3D84">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3C00"/>
    <w:rsid w:val="0002635A"/>
    <w:rsid w:val="00035EA5"/>
    <w:rsid w:val="000373D8"/>
    <w:rsid w:val="0004529C"/>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B1FA5"/>
    <w:rsid w:val="000B2EEB"/>
    <w:rsid w:val="000B4141"/>
    <w:rsid w:val="000B6277"/>
    <w:rsid w:val="000B70EB"/>
    <w:rsid w:val="000C1454"/>
    <w:rsid w:val="000C3221"/>
    <w:rsid w:val="000C5B27"/>
    <w:rsid w:val="000C738B"/>
    <w:rsid w:val="000D267B"/>
    <w:rsid w:val="000D6E85"/>
    <w:rsid w:val="000E05B5"/>
    <w:rsid w:val="000E4808"/>
    <w:rsid w:val="000E695E"/>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2EB3"/>
    <w:rsid w:val="00154A6C"/>
    <w:rsid w:val="00156257"/>
    <w:rsid w:val="0015666E"/>
    <w:rsid w:val="001666FC"/>
    <w:rsid w:val="0016695A"/>
    <w:rsid w:val="001776F0"/>
    <w:rsid w:val="00180FE1"/>
    <w:rsid w:val="0018255C"/>
    <w:rsid w:val="001872D1"/>
    <w:rsid w:val="00187912"/>
    <w:rsid w:val="00192729"/>
    <w:rsid w:val="0019499F"/>
    <w:rsid w:val="00196866"/>
    <w:rsid w:val="001A21D4"/>
    <w:rsid w:val="001A281C"/>
    <w:rsid w:val="001B32C1"/>
    <w:rsid w:val="001B446D"/>
    <w:rsid w:val="001C2419"/>
    <w:rsid w:val="001C242E"/>
    <w:rsid w:val="001C31A3"/>
    <w:rsid w:val="001C5C55"/>
    <w:rsid w:val="001D5FC2"/>
    <w:rsid w:val="001D6A40"/>
    <w:rsid w:val="001D7A52"/>
    <w:rsid w:val="00203046"/>
    <w:rsid w:val="00210617"/>
    <w:rsid w:val="00213F13"/>
    <w:rsid w:val="00214A27"/>
    <w:rsid w:val="0022285A"/>
    <w:rsid w:val="00222A94"/>
    <w:rsid w:val="00232715"/>
    <w:rsid w:val="00233979"/>
    <w:rsid w:val="00236267"/>
    <w:rsid w:val="00245E7D"/>
    <w:rsid w:val="00252D3C"/>
    <w:rsid w:val="00255E8C"/>
    <w:rsid w:val="002609BE"/>
    <w:rsid w:val="00261543"/>
    <w:rsid w:val="0027729F"/>
    <w:rsid w:val="002846C9"/>
    <w:rsid w:val="00285603"/>
    <w:rsid w:val="002856FA"/>
    <w:rsid w:val="00290585"/>
    <w:rsid w:val="00293F3E"/>
    <w:rsid w:val="00294F51"/>
    <w:rsid w:val="002A50C5"/>
    <w:rsid w:val="002B2D31"/>
    <w:rsid w:val="002B581A"/>
    <w:rsid w:val="002C0E17"/>
    <w:rsid w:val="002C5A37"/>
    <w:rsid w:val="002D0B0A"/>
    <w:rsid w:val="002D118F"/>
    <w:rsid w:val="002D1E80"/>
    <w:rsid w:val="002D2CEC"/>
    <w:rsid w:val="002D5D60"/>
    <w:rsid w:val="002F3BE8"/>
    <w:rsid w:val="002F5D84"/>
    <w:rsid w:val="003009C2"/>
    <w:rsid w:val="00302B0D"/>
    <w:rsid w:val="00304D6E"/>
    <w:rsid w:val="003072B8"/>
    <w:rsid w:val="00311270"/>
    <w:rsid w:val="00311BC2"/>
    <w:rsid w:val="003127E5"/>
    <w:rsid w:val="0032100F"/>
    <w:rsid w:val="00325A26"/>
    <w:rsid w:val="00325BDC"/>
    <w:rsid w:val="0032746B"/>
    <w:rsid w:val="003352D9"/>
    <w:rsid w:val="003358D9"/>
    <w:rsid w:val="00341474"/>
    <w:rsid w:val="003454CF"/>
    <w:rsid w:val="0034736A"/>
    <w:rsid w:val="00351660"/>
    <w:rsid w:val="003555B9"/>
    <w:rsid w:val="0036027F"/>
    <w:rsid w:val="00361CBA"/>
    <w:rsid w:val="00364D18"/>
    <w:rsid w:val="0036780A"/>
    <w:rsid w:val="00372BAB"/>
    <w:rsid w:val="00372EE2"/>
    <w:rsid w:val="003802EF"/>
    <w:rsid w:val="00386E9E"/>
    <w:rsid w:val="003871FB"/>
    <w:rsid w:val="0039323B"/>
    <w:rsid w:val="00393B87"/>
    <w:rsid w:val="00395508"/>
    <w:rsid w:val="003A14F7"/>
    <w:rsid w:val="003A2EE8"/>
    <w:rsid w:val="003B0888"/>
    <w:rsid w:val="003B0FF5"/>
    <w:rsid w:val="003B1872"/>
    <w:rsid w:val="003B5349"/>
    <w:rsid w:val="003B7748"/>
    <w:rsid w:val="003C48DC"/>
    <w:rsid w:val="003C4A9E"/>
    <w:rsid w:val="003C7A65"/>
    <w:rsid w:val="003D0E36"/>
    <w:rsid w:val="003E1349"/>
    <w:rsid w:val="003E76C4"/>
    <w:rsid w:val="003F11FC"/>
    <w:rsid w:val="003F328D"/>
    <w:rsid w:val="003F735E"/>
    <w:rsid w:val="0040510E"/>
    <w:rsid w:val="0040547F"/>
    <w:rsid w:val="00405C67"/>
    <w:rsid w:val="00406E51"/>
    <w:rsid w:val="0041210E"/>
    <w:rsid w:val="00412766"/>
    <w:rsid w:val="00423657"/>
    <w:rsid w:val="00423C53"/>
    <w:rsid w:val="0042510E"/>
    <w:rsid w:val="004268D3"/>
    <w:rsid w:val="004270EB"/>
    <w:rsid w:val="0043064E"/>
    <w:rsid w:val="004315BA"/>
    <w:rsid w:val="0043291C"/>
    <w:rsid w:val="00433F79"/>
    <w:rsid w:val="00435FCF"/>
    <w:rsid w:val="00442A4E"/>
    <w:rsid w:val="00442E7A"/>
    <w:rsid w:val="004459DE"/>
    <w:rsid w:val="00446BC9"/>
    <w:rsid w:val="0045362C"/>
    <w:rsid w:val="0045689F"/>
    <w:rsid w:val="00463B83"/>
    <w:rsid w:val="00463D4C"/>
    <w:rsid w:val="004772F4"/>
    <w:rsid w:val="0047746B"/>
    <w:rsid w:val="00481644"/>
    <w:rsid w:val="00486DE0"/>
    <w:rsid w:val="00493AC2"/>
    <w:rsid w:val="004A1032"/>
    <w:rsid w:val="004A60BB"/>
    <w:rsid w:val="004C0D12"/>
    <w:rsid w:val="004C2AEB"/>
    <w:rsid w:val="004C3E28"/>
    <w:rsid w:val="004C7D4F"/>
    <w:rsid w:val="004D1674"/>
    <w:rsid w:val="004D1E4B"/>
    <w:rsid w:val="004E1DA9"/>
    <w:rsid w:val="004E30BF"/>
    <w:rsid w:val="004E4E2F"/>
    <w:rsid w:val="004F4334"/>
    <w:rsid w:val="004F49F9"/>
    <w:rsid w:val="004F5AC8"/>
    <w:rsid w:val="004F660C"/>
    <w:rsid w:val="005034D7"/>
    <w:rsid w:val="00505AB8"/>
    <w:rsid w:val="00510698"/>
    <w:rsid w:val="00511F69"/>
    <w:rsid w:val="0051466E"/>
    <w:rsid w:val="00521544"/>
    <w:rsid w:val="00526946"/>
    <w:rsid w:val="00530210"/>
    <w:rsid w:val="0053245E"/>
    <w:rsid w:val="0053701B"/>
    <w:rsid w:val="0054386F"/>
    <w:rsid w:val="00543FFC"/>
    <w:rsid w:val="005468B1"/>
    <w:rsid w:val="0054793A"/>
    <w:rsid w:val="00550B78"/>
    <w:rsid w:val="00551C43"/>
    <w:rsid w:val="00551E3D"/>
    <w:rsid w:val="005602D5"/>
    <w:rsid w:val="005613E4"/>
    <w:rsid w:val="005643A9"/>
    <w:rsid w:val="00564E90"/>
    <w:rsid w:val="00573D44"/>
    <w:rsid w:val="00574B3E"/>
    <w:rsid w:val="00577E73"/>
    <w:rsid w:val="00584EAD"/>
    <w:rsid w:val="0059098E"/>
    <w:rsid w:val="00590CC1"/>
    <w:rsid w:val="00595518"/>
    <w:rsid w:val="005958F2"/>
    <w:rsid w:val="005A108D"/>
    <w:rsid w:val="005A18E3"/>
    <w:rsid w:val="005A250E"/>
    <w:rsid w:val="005A7FDA"/>
    <w:rsid w:val="005B2518"/>
    <w:rsid w:val="005B4954"/>
    <w:rsid w:val="005B66A3"/>
    <w:rsid w:val="005C3361"/>
    <w:rsid w:val="005C39C4"/>
    <w:rsid w:val="005C5E08"/>
    <w:rsid w:val="005C790F"/>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F97"/>
    <w:rsid w:val="00670053"/>
    <w:rsid w:val="00671A41"/>
    <w:rsid w:val="00675E2B"/>
    <w:rsid w:val="0067600A"/>
    <w:rsid w:val="0067683E"/>
    <w:rsid w:val="00677AEF"/>
    <w:rsid w:val="00682E62"/>
    <w:rsid w:val="006844E8"/>
    <w:rsid w:val="006932BB"/>
    <w:rsid w:val="006953D5"/>
    <w:rsid w:val="006A1F35"/>
    <w:rsid w:val="006A26B4"/>
    <w:rsid w:val="006A4254"/>
    <w:rsid w:val="006B2F85"/>
    <w:rsid w:val="006B39CE"/>
    <w:rsid w:val="006B6EB2"/>
    <w:rsid w:val="006C230F"/>
    <w:rsid w:val="006C4850"/>
    <w:rsid w:val="006C58A5"/>
    <w:rsid w:val="006C5F6E"/>
    <w:rsid w:val="006D0A2A"/>
    <w:rsid w:val="006D2325"/>
    <w:rsid w:val="006D5148"/>
    <w:rsid w:val="006D5E9D"/>
    <w:rsid w:val="006E358B"/>
    <w:rsid w:val="006E533C"/>
    <w:rsid w:val="006E7CD2"/>
    <w:rsid w:val="006F3A24"/>
    <w:rsid w:val="00705A78"/>
    <w:rsid w:val="00715372"/>
    <w:rsid w:val="00721A61"/>
    <w:rsid w:val="0073453A"/>
    <w:rsid w:val="00735C11"/>
    <w:rsid w:val="00737091"/>
    <w:rsid w:val="00740534"/>
    <w:rsid w:val="00740F09"/>
    <w:rsid w:val="007511B9"/>
    <w:rsid w:val="00752142"/>
    <w:rsid w:val="007563C1"/>
    <w:rsid w:val="00763B99"/>
    <w:rsid w:val="00766EB8"/>
    <w:rsid w:val="0077046A"/>
    <w:rsid w:val="007705B9"/>
    <w:rsid w:val="0077161B"/>
    <w:rsid w:val="00777F2B"/>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D0B59"/>
    <w:rsid w:val="007D0D6F"/>
    <w:rsid w:val="007D667C"/>
    <w:rsid w:val="007D694E"/>
    <w:rsid w:val="007E1900"/>
    <w:rsid w:val="007E1C0F"/>
    <w:rsid w:val="007E7D50"/>
    <w:rsid w:val="007F079F"/>
    <w:rsid w:val="007F626A"/>
    <w:rsid w:val="008002B2"/>
    <w:rsid w:val="00800770"/>
    <w:rsid w:val="0080237E"/>
    <w:rsid w:val="00802DC7"/>
    <w:rsid w:val="008058F5"/>
    <w:rsid w:val="00805C9A"/>
    <w:rsid w:val="0081549A"/>
    <w:rsid w:val="0082379B"/>
    <w:rsid w:val="00824A59"/>
    <w:rsid w:val="0083071D"/>
    <w:rsid w:val="0083330B"/>
    <w:rsid w:val="00833CC3"/>
    <w:rsid w:val="008356DF"/>
    <w:rsid w:val="00842EAC"/>
    <w:rsid w:val="008433B1"/>
    <w:rsid w:val="0085391A"/>
    <w:rsid w:val="00856E1E"/>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7DE"/>
    <w:rsid w:val="008B06EB"/>
    <w:rsid w:val="008C5403"/>
    <w:rsid w:val="008D092A"/>
    <w:rsid w:val="008D4666"/>
    <w:rsid w:val="008E4562"/>
    <w:rsid w:val="008E458C"/>
    <w:rsid w:val="008E758D"/>
    <w:rsid w:val="008F1423"/>
    <w:rsid w:val="00903FDC"/>
    <w:rsid w:val="00907A55"/>
    <w:rsid w:val="009157E7"/>
    <w:rsid w:val="009171E0"/>
    <w:rsid w:val="009233B1"/>
    <w:rsid w:val="0092659E"/>
    <w:rsid w:val="009357BD"/>
    <w:rsid w:val="0094511B"/>
    <w:rsid w:val="00947767"/>
    <w:rsid w:val="00951192"/>
    <w:rsid w:val="0095292E"/>
    <w:rsid w:val="00955CAB"/>
    <w:rsid w:val="00957282"/>
    <w:rsid w:val="00962085"/>
    <w:rsid w:val="00967FC1"/>
    <w:rsid w:val="00970D48"/>
    <w:rsid w:val="00972F3E"/>
    <w:rsid w:val="00976AED"/>
    <w:rsid w:val="0098007E"/>
    <w:rsid w:val="00985626"/>
    <w:rsid w:val="00994BF0"/>
    <w:rsid w:val="00995722"/>
    <w:rsid w:val="009B0002"/>
    <w:rsid w:val="009B4475"/>
    <w:rsid w:val="009B4D57"/>
    <w:rsid w:val="009B658F"/>
    <w:rsid w:val="009B66C7"/>
    <w:rsid w:val="009C7FF4"/>
    <w:rsid w:val="009D037E"/>
    <w:rsid w:val="009D17B6"/>
    <w:rsid w:val="009D678D"/>
    <w:rsid w:val="009E306D"/>
    <w:rsid w:val="009F232F"/>
    <w:rsid w:val="009F2654"/>
    <w:rsid w:val="009F55DC"/>
    <w:rsid w:val="009F7CC9"/>
    <w:rsid w:val="00A01491"/>
    <w:rsid w:val="00A05BA8"/>
    <w:rsid w:val="00A07AAB"/>
    <w:rsid w:val="00A107C5"/>
    <w:rsid w:val="00A108AC"/>
    <w:rsid w:val="00A1146F"/>
    <w:rsid w:val="00A1676F"/>
    <w:rsid w:val="00A176C2"/>
    <w:rsid w:val="00A21AAD"/>
    <w:rsid w:val="00A31B23"/>
    <w:rsid w:val="00A40E37"/>
    <w:rsid w:val="00A43A61"/>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3133"/>
    <w:rsid w:val="00B04477"/>
    <w:rsid w:val="00B04CBA"/>
    <w:rsid w:val="00B0581C"/>
    <w:rsid w:val="00B07FD9"/>
    <w:rsid w:val="00B12107"/>
    <w:rsid w:val="00B31CE0"/>
    <w:rsid w:val="00B32E35"/>
    <w:rsid w:val="00B35514"/>
    <w:rsid w:val="00B44915"/>
    <w:rsid w:val="00B4754B"/>
    <w:rsid w:val="00B53A3A"/>
    <w:rsid w:val="00B54127"/>
    <w:rsid w:val="00B6068B"/>
    <w:rsid w:val="00B63D29"/>
    <w:rsid w:val="00B65665"/>
    <w:rsid w:val="00B75A3D"/>
    <w:rsid w:val="00B76973"/>
    <w:rsid w:val="00B77BFE"/>
    <w:rsid w:val="00B86529"/>
    <w:rsid w:val="00B87CB0"/>
    <w:rsid w:val="00B905A4"/>
    <w:rsid w:val="00B925C5"/>
    <w:rsid w:val="00B94634"/>
    <w:rsid w:val="00BA15D5"/>
    <w:rsid w:val="00BA3491"/>
    <w:rsid w:val="00BA4A4E"/>
    <w:rsid w:val="00BB02E1"/>
    <w:rsid w:val="00BB2D97"/>
    <w:rsid w:val="00BC2B96"/>
    <w:rsid w:val="00BC3B94"/>
    <w:rsid w:val="00BC50F2"/>
    <w:rsid w:val="00BD3C7F"/>
    <w:rsid w:val="00BD5045"/>
    <w:rsid w:val="00BE0427"/>
    <w:rsid w:val="00BE1063"/>
    <w:rsid w:val="00BE7C64"/>
    <w:rsid w:val="00C02FBD"/>
    <w:rsid w:val="00C03027"/>
    <w:rsid w:val="00C10FF6"/>
    <w:rsid w:val="00C24CC6"/>
    <w:rsid w:val="00C313E5"/>
    <w:rsid w:val="00C31646"/>
    <w:rsid w:val="00C34202"/>
    <w:rsid w:val="00C35179"/>
    <w:rsid w:val="00C3572B"/>
    <w:rsid w:val="00C3726F"/>
    <w:rsid w:val="00C41059"/>
    <w:rsid w:val="00C44787"/>
    <w:rsid w:val="00C51524"/>
    <w:rsid w:val="00C54C4A"/>
    <w:rsid w:val="00C5724D"/>
    <w:rsid w:val="00C60C8B"/>
    <w:rsid w:val="00C6570F"/>
    <w:rsid w:val="00C669EF"/>
    <w:rsid w:val="00C72895"/>
    <w:rsid w:val="00C72E7C"/>
    <w:rsid w:val="00C77179"/>
    <w:rsid w:val="00C82848"/>
    <w:rsid w:val="00C85B2A"/>
    <w:rsid w:val="00C9215D"/>
    <w:rsid w:val="00C9356F"/>
    <w:rsid w:val="00CA0262"/>
    <w:rsid w:val="00CA0C2B"/>
    <w:rsid w:val="00CA71C7"/>
    <w:rsid w:val="00CA78D5"/>
    <w:rsid w:val="00CB01E4"/>
    <w:rsid w:val="00CB03CF"/>
    <w:rsid w:val="00CB2BD0"/>
    <w:rsid w:val="00CB38EA"/>
    <w:rsid w:val="00CB425E"/>
    <w:rsid w:val="00CB5345"/>
    <w:rsid w:val="00CC0D1C"/>
    <w:rsid w:val="00CC47EB"/>
    <w:rsid w:val="00CD381A"/>
    <w:rsid w:val="00CE2151"/>
    <w:rsid w:val="00CE30A3"/>
    <w:rsid w:val="00CE3E42"/>
    <w:rsid w:val="00CE4C19"/>
    <w:rsid w:val="00CE6CB6"/>
    <w:rsid w:val="00CF38DA"/>
    <w:rsid w:val="00D00AEE"/>
    <w:rsid w:val="00D05FC5"/>
    <w:rsid w:val="00D07EC5"/>
    <w:rsid w:val="00D10C91"/>
    <w:rsid w:val="00D11FD1"/>
    <w:rsid w:val="00D16A7E"/>
    <w:rsid w:val="00D21BDE"/>
    <w:rsid w:val="00D23C9C"/>
    <w:rsid w:val="00D313C4"/>
    <w:rsid w:val="00D326EB"/>
    <w:rsid w:val="00D36089"/>
    <w:rsid w:val="00D36359"/>
    <w:rsid w:val="00D37804"/>
    <w:rsid w:val="00D37FA7"/>
    <w:rsid w:val="00D41A20"/>
    <w:rsid w:val="00D42346"/>
    <w:rsid w:val="00D451BB"/>
    <w:rsid w:val="00D519B6"/>
    <w:rsid w:val="00D621E0"/>
    <w:rsid w:val="00D65402"/>
    <w:rsid w:val="00D67201"/>
    <w:rsid w:val="00D672AF"/>
    <w:rsid w:val="00D76F0D"/>
    <w:rsid w:val="00D77DF5"/>
    <w:rsid w:val="00D80C9E"/>
    <w:rsid w:val="00D867FF"/>
    <w:rsid w:val="00D9305A"/>
    <w:rsid w:val="00DA267F"/>
    <w:rsid w:val="00DA6019"/>
    <w:rsid w:val="00DB21FC"/>
    <w:rsid w:val="00DB3857"/>
    <w:rsid w:val="00DB5D1C"/>
    <w:rsid w:val="00DC2925"/>
    <w:rsid w:val="00DD1075"/>
    <w:rsid w:val="00DD463F"/>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3605"/>
    <w:rsid w:val="00E33BCC"/>
    <w:rsid w:val="00E42852"/>
    <w:rsid w:val="00E44B82"/>
    <w:rsid w:val="00E5196B"/>
    <w:rsid w:val="00E5281C"/>
    <w:rsid w:val="00E52CCF"/>
    <w:rsid w:val="00E56B1E"/>
    <w:rsid w:val="00E628E9"/>
    <w:rsid w:val="00E64629"/>
    <w:rsid w:val="00E65E44"/>
    <w:rsid w:val="00E67D71"/>
    <w:rsid w:val="00E7324F"/>
    <w:rsid w:val="00E7751E"/>
    <w:rsid w:val="00E810BB"/>
    <w:rsid w:val="00E82C55"/>
    <w:rsid w:val="00E97EF9"/>
    <w:rsid w:val="00EA022A"/>
    <w:rsid w:val="00EA258A"/>
    <w:rsid w:val="00EA4076"/>
    <w:rsid w:val="00EA4263"/>
    <w:rsid w:val="00EA5717"/>
    <w:rsid w:val="00EA6108"/>
    <w:rsid w:val="00EB006F"/>
    <w:rsid w:val="00EB187C"/>
    <w:rsid w:val="00EB3271"/>
    <w:rsid w:val="00EB3314"/>
    <w:rsid w:val="00EB6686"/>
    <w:rsid w:val="00EC1FA2"/>
    <w:rsid w:val="00EC204D"/>
    <w:rsid w:val="00ED49EE"/>
    <w:rsid w:val="00ED5798"/>
    <w:rsid w:val="00EE4137"/>
    <w:rsid w:val="00EF6484"/>
    <w:rsid w:val="00F062DD"/>
    <w:rsid w:val="00F06BFA"/>
    <w:rsid w:val="00F10949"/>
    <w:rsid w:val="00F10E3B"/>
    <w:rsid w:val="00F1308A"/>
    <w:rsid w:val="00F22947"/>
    <w:rsid w:val="00F23F02"/>
    <w:rsid w:val="00F265D5"/>
    <w:rsid w:val="00F35204"/>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D25FB"/>
    <w:rsid w:val="00FE3C6B"/>
    <w:rsid w:val="00FE63F3"/>
    <w:rsid w:val="00FE6D55"/>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4E743-16CC-4B81-B2CA-F1964B92C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2</TotalTime>
  <Pages>85</Pages>
  <Words>25725</Words>
  <Characters>151778</Characters>
  <Application>Microsoft Office Word</Application>
  <DocSecurity>0</DocSecurity>
  <Lines>1264</Lines>
  <Paragraphs>354</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7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84</cp:revision>
  <cp:lastPrinted>2015-02-23T20:32:00Z</cp:lastPrinted>
  <dcterms:created xsi:type="dcterms:W3CDTF">2015-01-10T14:33:00Z</dcterms:created>
  <dcterms:modified xsi:type="dcterms:W3CDTF">2015-03-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XmHJ15re"/&gt;&lt;style id="iso690ad" hasBibliography="1" bibliographyStyleHasBeenSet="1"/&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